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r w:rsidRPr="00027BB5">
        <w:rPr>
          <w:sz w:val="24"/>
          <w:szCs w:val="24"/>
        </w:rPr>
        <w:t>Dr.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r w:rsidRPr="00E01E1B">
        <w:rPr>
          <w:sz w:val="24"/>
          <w:szCs w:val="24"/>
        </w:rPr>
        <w:t>Dr.</w:t>
      </w:r>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6446925C" w:rsidR="00C251CD" w:rsidRDefault="00C251CD" w:rsidP="00E01E1B">
      <w:pPr>
        <w:pStyle w:val="Titelblatt"/>
        <w:rPr>
          <w:sz w:val="24"/>
          <w:szCs w:val="24"/>
        </w:rPr>
      </w:pPr>
      <w:r w:rsidRPr="00C251CD">
        <w:rPr>
          <w:sz w:val="24"/>
          <w:szCs w:val="24"/>
        </w:rPr>
        <w:t>Dr. Stefan Pfenninger</w:t>
      </w:r>
      <w:r>
        <w:rPr>
          <w:sz w:val="24"/>
          <w:szCs w:val="24"/>
        </w:rPr>
        <w:t xml:space="preserve">, </w:t>
      </w:r>
      <w:r w:rsidRPr="00027BB5">
        <w:rPr>
          <w:sz w:val="24"/>
          <w:szCs w:val="24"/>
        </w:rPr>
        <w:t>Institute for Environmental Decisions, ETH Zürich</w:t>
      </w:r>
    </w:p>
    <w:p w14:paraId="2D5C1BAA" w14:textId="77777777" w:rsidR="003B3BA5" w:rsidRDefault="003B3BA5" w:rsidP="003B3BA5">
      <w:pPr>
        <w:pStyle w:val="Titelblatt"/>
        <w:rPr>
          <w:sz w:val="24"/>
          <w:szCs w:val="24"/>
        </w:rPr>
      </w:pPr>
      <w:r w:rsidRPr="00027BB5">
        <w:rPr>
          <w:sz w:val="24"/>
          <w:szCs w:val="24"/>
        </w:rPr>
        <w:t>Prof. Dr.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r>
        <w:rPr>
          <w:sz w:val="24"/>
          <w:szCs w:val="24"/>
        </w:rPr>
        <w:t>Uster</w:t>
      </w:r>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02A057B7" w14:textId="6F02D770" w:rsidR="004D7AA2" w:rsidRDefault="004D7AA2" w:rsidP="00963B4B">
      <w:pPr>
        <w:pStyle w:val="berschrift0"/>
      </w:pPr>
      <w:r w:rsidRPr="003327A0">
        <w:lastRenderedPageBreak/>
        <w:t>Summary</w:t>
      </w:r>
    </w:p>
    <w:p w14:paraId="5B0FC432" w14:textId="06E68A35" w:rsidR="00206741" w:rsidRDefault="00206741" w:rsidP="00963B4B">
      <w:pPr>
        <w:pStyle w:val="berschrift0"/>
      </w:pPr>
    </w:p>
    <w:p w14:paraId="5550D723" w14:textId="195A4949" w:rsidR="00206741" w:rsidRDefault="00206741" w:rsidP="00963B4B">
      <w:pPr>
        <w:pStyle w:val="berschrift0"/>
      </w:pPr>
    </w:p>
    <w:p w14:paraId="37BA3AC1" w14:textId="65BB205F" w:rsidR="00206741" w:rsidRPr="003327A0" w:rsidRDefault="00206741" w:rsidP="00206741">
      <w:pPr>
        <w:pStyle w:val="berschrift0"/>
        <w:numPr>
          <w:ilvl w:val="0"/>
          <w:numId w:val="18"/>
        </w:numPr>
      </w:pPr>
      <w:r>
        <w:t>Still from proposal</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time period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capacity factors provided by the simulation of renewable.ninja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6BA2CE15"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C10AEF6" w14:textId="72199FBE" w:rsidR="00236C9B"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59530683" w:history="1">
            <w:r w:rsidR="00236C9B" w:rsidRPr="00DD193F">
              <w:rPr>
                <w:rStyle w:val="Hyperlink"/>
                <w:noProof/>
                <w14:scene3d>
                  <w14:camera w14:prst="orthographicFront"/>
                  <w14:lightRig w14:rig="threePt" w14:dir="t">
                    <w14:rot w14:lat="0" w14:lon="0" w14:rev="0"/>
                  </w14:lightRig>
                </w14:scene3d>
              </w:rPr>
              <w:t>1.</w:t>
            </w:r>
            <w:r w:rsidR="00236C9B">
              <w:rPr>
                <w:rFonts w:asciiTheme="minorHAnsi" w:eastAsiaTheme="minorEastAsia" w:hAnsiTheme="minorHAnsi" w:cstheme="minorBidi"/>
                <w:noProof/>
                <w:lang w:val="de-CH" w:eastAsia="de-CH"/>
              </w:rPr>
              <w:tab/>
            </w:r>
            <w:r w:rsidR="00236C9B" w:rsidRPr="00DD193F">
              <w:rPr>
                <w:rStyle w:val="Hyperlink"/>
                <w:noProof/>
              </w:rPr>
              <w:t>Introduction</w:t>
            </w:r>
            <w:r w:rsidR="00236C9B">
              <w:rPr>
                <w:noProof/>
                <w:webHidden/>
              </w:rPr>
              <w:tab/>
            </w:r>
            <w:r w:rsidR="00236C9B">
              <w:rPr>
                <w:noProof/>
                <w:webHidden/>
              </w:rPr>
              <w:fldChar w:fldCharType="begin"/>
            </w:r>
            <w:r w:rsidR="00236C9B">
              <w:rPr>
                <w:noProof/>
                <w:webHidden/>
              </w:rPr>
              <w:instrText xml:space="preserve"> PAGEREF _Toc59530683 \h </w:instrText>
            </w:r>
            <w:r w:rsidR="00236C9B">
              <w:rPr>
                <w:noProof/>
                <w:webHidden/>
              </w:rPr>
            </w:r>
            <w:r w:rsidR="00236C9B">
              <w:rPr>
                <w:noProof/>
                <w:webHidden/>
              </w:rPr>
              <w:fldChar w:fldCharType="separate"/>
            </w:r>
            <w:r w:rsidR="00236C9B">
              <w:rPr>
                <w:noProof/>
                <w:webHidden/>
              </w:rPr>
              <w:t>4</w:t>
            </w:r>
            <w:r w:rsidR="00236C9B">
              <w:rPr>
                <w:noProof/>
                <w:webHidden/>
              </w:rPr>
              <w:fldChar w:fldCharType="end"/>
            </w:r>
          </w:hyperlink>
        </w:p>
        <w:p w14:paraId="4714E291" w14:textId="75BF09C4" w:rsidR="00236C9B" w:rsidRDefault="005F14E3">
          <w:pPr>
            <w:pStyle w:val="Verzeichnis1"/>
            <w:rPr>
              <w:rFonts w:asciiTheme="minorHAnsi" w:eastAsiaTheme="minorEastAsia" w:hAnsiTheme="minorHAnsi" w:cstheme="minorBidi"/>
              <w:noProof/>
              <w:lang w:val="de-CH" w:eastAsia="de-CH"/>
            </w:rPr>
          </w:pPr>
          <w:hyperlink w:anchor="_Toc59530684" w:history="1">
            <w:r w:rsidR="00236C9B" w:rsidRPr="00DD193F">
              <w:rPr>
                <w:rStyle w:val="Hyperlink"/>
                <w:noProof/>
                <w14:scene3d>
                  <w14:camera w14:prst="orthographicFront"/>
                  <w14:lightRig w14:rig="threePt" w14:dir="t">
                    <w14:rot w14:lat="0" w14:lon="0" w14:rev="0"/>
                  </w14:lightRig>
                </w14:scene3d>
              </w:rPr>
              <w:t>2.</w:t>
            </w:r>
            <w:r w:rsidR="00236C9B">
              <w:rPr>
                <w:rFonts w:asciiTheme="minorHAnsi" w:eastAsiaTheme="minorEastAsia" w:hAnsiTheme="minorHAnsi" w:cstheme="minorBidi"/>
                <w:noProof/>
                <w:lang w:val="de-CH" w:eastAsia="de-CH"/>
              </w:rPr>
              <w:tab/>
            </w:r>
            <w:r w:rsidR="00236C9B" w:rsidRPr="00DD193F">
              <w:rPr>
                <w:rStyle w:val="Hyperlink"/>
                <w:noProof/>
              </w:rPr>
              <w:t>Data &amp; Methods</w:t>
            </w:r>
            <w:r w:rsidR="00236C9B">
              <w:rPr>
                <w:noProof/>
                <w:webHidden/>
              </w:rPr>
              <w:tab/>
            </w:r>
            <w:r w:rsidR="00236C9B">
              <w:rPr>
                <w:noProof/>
                <w:webHidden/>
              </w:rPr>
              <w:fldChar w:fldCharType="begin"/>
            </w:r>
            <w:r w:rsidR="00236C9B">
              <w:rPr>
                <w:noProof/>
                <w:webHidden/>
              </w:rPr>
              <w:instrText xml:space="preserve"> PAGEREF _Toc59530684 \h </w:instrText>
            </w:r>
            <w:r w:rsidR="00236C9B">
              <w:rPr>
                <w:noProof/>
                <w:webHidden/>
              </w:rPr>
            </w:r>
            <w:r w:rsidR="00236C9B">
              <w:rPr>
                <w:noProof/>
                <w:webHidden/>
              </w:rPr>
              <w:fldChar w:fldCharType="separate"/>
            </w:r>
            <w:r w:rsidR="00236C9B">
              <w:rPr>
                <w:noProof/>
                <w:webHidden/>
              </w:rPr>
              <w:t>6</w:t>
            </w:r>
            <w:r w:rsidR="00236C9B">
              <w:rPr>
                <w:noProof/>
                <w:webHidden/>
              </w:rPr>
              <w:fldChar w:fldCharType="end"/>
            </w:r>
          </w:hyperlink>
        </w:p>
        <w:p w14:paraId="0744AE4B" w14:textId="7A8E96F2" w:rsidR="00236C9B" w:rsidRDefault="005F14E3">
          <w:pPr>
            <w:pStyle w:val="Verzeichnis2"/>
            <w:tabs>
              <w:tab w:val="left" w:pos="1540"/>
            </w:tabs>
            <w:rPr>
              <w:rFonts w:asciiTheme="minorHAnsi" w:eastAsiaTheme="minorEastAsia" w:hAnsiTheme="minorHAnsi" w:cstheme="minorBidi"/>
              <w:noProof/>
              <w:lang w:val="de-CH" w:eastAsia="de-CH"/>
            </w:rPr>
          </w:pPr>
          <w:hyperlink w:anchor="_Toc59530685" w:history="1">
            <w:r w:rsidR="00236C9B" w:rsidRPr="00DD193F">
              <w:rPr>
                <w:rStyle w:val="Hyperlink"/>
                <w:noProof/>
              </w:rPr>
              <w:t>2.1</w:t>
            </w:r>
            <w:r w:rsidR="00236C9B">
              <w:rPr>
                <w:rFonts w:asciiTheme="minorHAnsi" w:eastAsiaTheme="minorEastAsia" w:hAnsiTheme="minorHAnsi" w:cstheme="minorBidi"/>
                <w:noProof/>
                <w:lang w:val="de-CH" w:eastAsia="de-CH"/>
              </w:rPr>
              <w:tab/>
            </w:r>
            <w:r w:rsidR="00236C9B" w:rsidRPr="00DD193F">
              <w:rPr>
                <w:rStyle w:val="Hyperlink"/>
                <w:noProof/>
              </w:rPr>
              <w:t>Data</w:t>
            </w:r>
            <w:r w:rsidR="00236C9B">
              <w:rPr>
                <w:noProof/>
                <w:webHidden/>
              </w:rPr>
              <w:tab/>
            </w:r>
            <w:r w:rsidR="00236C9B">
              <w:rPr>
                <w:noProof/>
                <w:webHidden/>
              </w:rPr>
              <w:fldChar w:fldCharType="begin"/>
            </w:r>
            <w:r w:rsidR="00236C9B">
              <w:rPr>
                <w:noProof/>
                <w:webHidden/>
              </w:rPr>
              <w:instrText xml:space="preserve"> PAGEREF _Toc59530685 \h </w:instrText>
            </w:r>
            <w:r w:rsidR="00236C9B">
              <w:rPr>
                <w:noProof/>
                <w:webHidden/>
              </w:rPr>
            </w:r>
            <w:r w:rsidR="00236C9B">
              <w:rPr>
                <w:noProof/>
                <w:webHidden/>
              </w:rPr>
              <w:fldChar w:fldCharType="separate"/>
            </w:r>
            <w:r w:rsidR="00236C9B">
              <w:rPr>
                <w:noProof/>
                <w:webHidden/>
              </w:rPr>
              <w:t>6</w:t>
            </w:r>
            <w:r w:rsidR="00236C9B">
              <w:rPr>
                <w:noProof/>
                <w:webHidden/>
              </w:rPr>
              <w:fldChar w:fldCharType="end"/>
            </w:r>
          </w:hyperlink>
        </w:p>
        <w:p w14:paraId="70DF3003" w14:textId="2E163A5D" w:rsidR="00236C9B" w:rsidRDefault="005F14E3">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86" w:history="1">
            <w:r w:rsidR="00236C9B" w:rsidRPr="00DD193F">
              <w:rPr>
                <w:rStyle w:val="Hyperlink"/>
                <w:noProof/>
              </w:rPr>
              <w:t>2.1.1</w:t>
            </w:r>
            <w:r w:rsidR="00236C9B">
              <w:rPr>
                <w:rFonts w:asciiTheme="minorHAnsi" w:eastAsiaTheme="minorEastAsia" w:hAnsiTheme="minorHAnsi" w:cstheme="minorBidi"/>
                <w:noProof/>
                <w:lang w:val="de-CH" w:eastAsia="de-CH"/>
              </w:rPr>
              <w:tab/>
            </w:r>
            <w:r w:rsidR="00236C9B" w:rsidRPr="00DD193F">
              <w:rPr>
                <w:rStyle w:val="Hyperlink"/>
                <w:noProof/>
              </w:rPr>
              <w:t>ERA5</w:t>
            </w:r>
            <w:r w:rsidR="00236C9B">
              <w:rPr>
                <w:noProof/>
                <w:webHidden/>
              </w:rPr>
              <w:tab/>
            </w:r>
            <w:r w:rsidR="00236C9B">
              <w:rPr>
                <w:noProof/>
                <w:webHidden/>
              </w:rPr>
              <w:fldChar w:fldCharType="begin"/>
            </w:r>
            <w:r w:rsidR="00236C9B">
              <w:rPr>
                <w:noProof/>
                <w:webHidden/>
              </w:rPr>
              <w:instrText xml:space="preserve"> PAGEREF _Toc59530686 \h </w:instrText>
            </w:r>
            <w:r w:rsidR="00236C9B">
              <w:rPr>
                <w:noProof/>
                <w:webHidden/>
              </w:rPr>
            </w:r>
            <w:r w:rsidR="00236C9B">
              <w:rPr>
                <w:noProof/>
                <w:webHidden/>
              </w:rPr>
              <w:fldChar w:fldCharType="separate"/>
            </w:r>
            <w:r w:rsidR="00236C9B">
              <w:rPr>
                <w:noProof/>
                <w:webHidden/>
              </w:rPr>
              <w:t>6</w:t>
            </w:r>
            <w:r w:rsidR="00236C9B">
              <w:rPr>
                <w:noProof/>
                <w:webHidden/>
              </w:rPr>
              <w:fldChar w:fldCharType="end"/>
            </w:r>
          </w:hyperlink>
        </w:p>
        <w:p w14:paraId="3D41C8D8" w14:textId="3B04D730" w:rsidR="00236C9B" w:rsidRDefault="005F14E3">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87" w:history="1">
            <w:r w:rsidR="00236C9B" w:rsidRPr="00DD193F">
              <w:rPr>
                <w:rStyle w:val="Hyperlink"/>
                <w:noProof/>
              </w:rPr>
              <w:t>2.1.2</w:t>
            </w:r>
            <w:r w:rsidR="00236C9B">
              <w:rPr>
                <w:rFonts w:asciiTheme="minorHAnsi" w:eastAsiaTheme="minorEastAsia" w:hAnsiTheme="minorHAnsi" w:cstheme="minorBidi"/>
                <w:noProof/>
                <w:lang w:val="de-CH" w:eastAsia="de-CH"/>
              </w:rPr>
              <w:tab/>
            </w:r>
            <w:r w:rsidR="00236C9B" w:rsidRPr="00DD193F">
              <w:rPr>
                <w:rStyle w:val="Hyperlink"/>
                <w:noProof/>
              </w:rPr>
              <w:t>Renewables.ninja and the Global Solar Energy Estimator (GSEE)</w:t>
            </w:r>
            <w:r w:rsidR="00236C9B">
              <w:rPr>
                <w:noProof/>
                <w:webHidden/>
              </w:rPr>
              <w:tab/>
            </w:r>
            <w:r w:rsidR="00236C9B">
              <w:rPr>
                <w:noProof/>
                <w:webHidden/>
              </w:rPr>
              <w:fldChar w:fldCharType="begin"/>
            </w:r>
            <w:r w:rsidR="00236C9B">
              <w:rPr>
                <w:noProof/>
                <w:webHidden/>
              </w:rPr>
              <w:instrText xml:space="preserve"> PAGEREF _Toc59530687 \h </w:instrText>
            </w:r>
            <w:r w:rsidR="00236C9B">
              <w:rPr>
                <w:noProof/>
                <w:webHidden/>
              </w:rPr>
            </w:r>
            <w:r w:rsidR="00236C9B">
              <w:rPr>
                <w:noProof/>
                <w:webHidden/>
              </w:rPr>
              <w:fldChar w:fldCharType="separate"/>
            </w:r>
            <w:r w:rsidR="00236C9B">
              <w:rPr>
                <w:noProof/>
                <w:webHidden/>
              </w:rPr>
              <w:t>6</w:t>
            </w:r>
            <w:r w:rsidR="00236C9B">
              <w:rPr>
                <w:noProof/>
                <w:webHidden/>
              </w:rPr>
              <w:fldChar w:fldCharType="end"/>
            </w:r>
          </w:hyperlink>
        </w:p>
        <w:p w14:paraId="1FC2D3B9" w14:textId="1EF364B7" w:rsidR="00236C9B" w:rsidRDefault="005F14E3">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88" w:history="1">
            <w:r w:rsidR="00236C9B" w:rsidRPr="00DD193F">
              <w:rPr>
                <w:rStyle w:val="Hyperlink"/>
                <w:noProof/>
              </w:rPr>
              <w:t>2.1.3</w:t>
            </w:r>
            <w:r w:rsidR="00236C9B">
              <w:rPr>
                <w:rFonts w:asciiTheme="minorHAnsi" w:eastAsiaTheme="minorEastAsia" w:hAnsiTheme="minorHAnsi" w:cstheme="minorBidi"/>
                <w:noProof/>
                <w:lang w:val="de-CH" w:eastAsia="de-CH"/>
              </w:rPr>
              <w:tab/>
            </w:r>
            <w:r w:rsidR="00236C9B" w:rsidRPr="00DD193F">
              <w:rPr>
                <w:rStyle w:val="Hyperlink"/>
                <w:noProof/>
              </w:rPr>
              <w:t>Installed PV capacities</w:t>
            </w:r>
            <w:r w:rsidR="00236C9B">
              <w:rPr>
                <w:noProof/>
                <w:webHidden/>
              </w:rPr>
              <w:tab/>
            </w:r>
            <w:r w:rsidR="00236C9B">
              <w:rPr>
                <w:noProof/>
                <w:webHidden/>
              </w:rPr>
              <w:fldChar w:fldCharType="begin"/>
            </w:r>
            <w:r w:rsidR="00236C9B">
              <w:rPr>
                <w:noProof/>
                <w:webHidden/>
              </w:rPr>
              <w:instrText xml:space="preserve"> PAGEREF _Toc59530688 \h </w:instrText>
            </w:r>
            <w:r w:rsidR="00236C9B">
              <w:rPr>
                <w:noProof/>
                <w:webHidden/>
              </w:rPr>
            </w:r>
            <w:r w:rsidR="00236C9B">
              <w:rPr>
                <w:noProof/>
                <w:webHidden/>
              </w:rPr>
              <w:fldChar w:fldCharType="separate"/>
            </w:r>
            <w:r w:rsidR="00236C9B">
              <w:rPr>
                <w:noProof/>
                <w:webHidden/>
              </w:rPr>
              <w:t>9</w:t>
            </w:r>
            <w:r w:rsidR="00236C9B">
              <w:rPr>
                <w:noProof/>
                <w:webHidden/>
              </w:rPr>
              <w:fldChar w:fldCharType="end"/>
            </w:r>
          </w:hyperlink>
        </w:p>
        <w:p w14:paraId="10411E1A" w14:textId="5260336E" w:rsidR="00236C9B" w:rsidRDefault="005F14E3">
          <w:pPr>
            <w:pStyle w:val="Verzeichnis2"/>
            <w:tabs>
              <w:tab w:val="left" w:pos="1540"/>
            </w:tabs>
            <w:rPr>
              <w:rFonts w:asciiTheme="minorHAnsi" w:eastAsiaTheme="minorEastAsia" w:hAnsiTheme="minorHAnsi" w:cstheme="minorBidi"/>
              <w:noProof/>
              <w:lang w:val="de-CH" w:eastAsia="de-CH"/>
            </w:rPr>
          </w:pPr>
          <w:hyperlink w:anchor="_Toc59530689" w:history="1">
            <w:r w:rsidR="00236C9B" w:rsidRPr="00DD193F">
              <w:rPr>
                <w:rStyle w:val="Hyperlink"/>
                <w:noProof/>
              </w:rPr>
              <w:t>2.2</w:t>
            </w:r>
            <w:r w:rsidR="00236C9B">
              <w:rPr>
                <w:rFonts w:asciiTheme="minorHAnsi" w:eastAsiaTheme="minorEastAsia" w:hAnsiTheme="minorHAnsi" w:cstheme="minorBidi"/>
                <w:noProof/>
                <w:lang w:val="de-CH" w:eastAsia="de-CH"/>
              </w:rPr>
              <w:tab/>
            </w:r>
            <w:r w:rsidR="00236C9B" w:rsidRPr="00DD193F">
              <w:rPr>
                <w:rStyle w:val="Hyperlink"/>
                <w:noProof/>
              </w:rPr>
              <w:t>Method</w:t>
            </w:r>
            <w:r w:rsidR="00236C9B">
              <w:rPr>
                <w:noProof/>
                <w:webHidden/>
              </w:rPr>
              <w:tab/>
            </w:r>
            <w:r w:rsidR="00236C9B">
              <w:rPr>
                <w:noProof/>
                <w:webHidden/>
              </w:rPr>
              <w:fldChar w:fldCharType="begin"/>
            </w:r>
            <w:r w:rsidR="00236C9B">
              <w:rPr>
                <w:noProof/>
                <w:webHidden/>
              </w:rPr>
              <w:instrText xml:space="preserve"> PAGEREF _Toc59530689 \h </w:instrText>
            </w:r>
            <w:r w:rsidR="00236C9B">
              <w:rPr>
                <w:noProof/>
                <w:webHidden/>
              </w:rPr>
            </w:r>
            <w:r w:rsidR="00236C9B">
              <w:rPr>
                <w:noProof/>
                <w:webHidden/>
              </w:rPr>
              <w:fldChar w:fldCharType="separate"/>
            </w:r>
            <w:r w:rsidR="00236C9B">
              <w:rPr>
                <w:noProof/>
                <w:webHidden/>
              </w:rPr>
              <w:t>9</w:t>
            </w:r>
            <w:r w:rsidR="00236C9B">
              <w:rPr>
                <w:noProof/>
                <w:webHidden/>
              </w:rPr>
              <w:fldChar w:fldCharType="end"/>
            </w:r>
          </w:hyperlink>
        </w:p>
        <w:p w14:paraId="2D2C8045" w14:textId="6D70BC89" w:rsidR="00236C9B" w:rsidRDefault="005F14E3">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90" w:history="1">
            <w:r w:rsidR="00236C9B" w:rsidRPr="00DD193F">
              <w:rPr>
                <w:rStyle w:val="Hyperlink"/>
                <w:noProof/>
              </w:rPr>
              <w:t>2.2.2</w:t>
            </w:r>
            <w:r w:rsidR="00236C9B">
              <w:rPr>
                <w:rFonts w:asciiTheme="minorHAnsi" w:eastAsiaTheme="minorEastAsia" w:hAnsiTheme="minorHAnsi" w:cstheme="minorBidi"/>
                <w:noProof/>
                <w:lang w:val="de-CH" w:eastAsia="de-CH"/>
              </w:rPr>
              <w:tab/>
            </w:r>
            <w:r w:rsidR="00236C9B" w:rsidRPr="00DD193F">
              <w:rPr>
                <w:rStyle w:val="Hyperlink"/>
                <w:noProof/>
              </w:rPr>
              <w:t>Weather regime classification</w:t>
            </w:r>
            <w:r w:rsidR="00236C9B">
              <w:rPr>
                <w:noProof/>
                <w:webHidden/>
              </w:rPr>
              <w:tab/>
            </w:r>
            <w:r w:rsidR="00236C9B">
              <w:rPr>
                <w:noProof/>
                <w:webHidden/>
              </w:rPr>
              <w:fldChar w:fldCharType="begin"/>
            </w:r>
            <w:r w:rsidR="00236C9B">
              <w:rPr>
                <w:noProof/>
                <w:webHidden/>
              </w:rPr>
              <w:instrText xml:space="preserve"> PAGEREF _Toc59530690 \h </w:instrText>
            </w:r>
            <w:r w:rsidR="00236C9B">
              <w:rPr>
                <w:noProof/>
                <w:webHidden/>
              </w:rPr>
            </w:r>
            <w:r w:rsidR="00236C9B">
              <w:rPr>
                <w:noProof/>
                <w:webHidden/>
              </w:rPr>
              <w:fldChar w:fldCharType="separate"/>
            </w:r>
            <w:r w:rsidR="00236C9B">
              <w:rPr>
                <w:noProof/>
                <w:webHidden/>
              </w:rPr>
              <w:t>10</w:t>
            </w:r>
            <w:r w:rsidR="00236C9B">
              <w:rPr>
                <w:noProof/>
                <w:webHidden/>
              </w:rPr>
              <w:fldChar w:fldCharType="end"/>
            </w:r>
          </w:hyperlink>
        </w:p>
        <w:p w14:paraId="1F41B315" w14:textId="2B19BBC8" w:rsidR="00236C9B" w:rsidRDefault="005F14E3">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91" w:history="1">
            <w:r w:rsidR="00236C9B" w:rsidRPr="00DD193F">
              <w:rPr>
                <w:rStyle w:val="Hyperlink"/>
                <w:noProof/>
              </w:rPr>
              <w:t>2.2.3</w:t>
            </w:r>
            <w:r w:rsidR="00236C9B">
              <w:rPr>
                <w:rFonts w:asciiTheme="minorHAnsi" w:eastAsiaTheme="minorEastAsia" w:hAnsiTheme="minorHAnsi" w:cstheme="minorBidi"/>
                <w:noProof/>
                <w:lang w:val="de-CH" w:eastAsia="de-CH"/>
              </w:rPr>
              <w:tab/>
            </w:r>
            <w:r w:rsidR="00236C9B" w:rsidRPr="00DD193F">
              <w:rPr>
                <w:rStyle w:val="Hyperlink"/>
                <w:noProof/>
              </w:rPr>
              <w:t>Capacity factors</w:t>
            </w:r>
            <w:r w:rsidR="00236C9B">
              <w:rPr>
                <w:noProof/>
                <w:webHidden/>
              </w:rPr>
              <w:tab/>
            </w:r>
            <w:r w:rsidR="00236C9B">
              <w:rPr>
                <w:noProof/>
                <w:webHidden/>
              </w:rPr>
              <w:fldChar w:fldCharType="begin"/>
            </w:r>
            <w:r w:rsidR="00236C9B">
              <w:rPr>
                <w:noProof/>
                <w:webHidden/>
              </w:rPr>
              <w:instrText xml:space="preserve"> PAGEREF _Toc59530691 \h </w:instrText>
            </w:r>
            <w:r w:rsidR="00236C9B">
              <w:rPr>
                <w:noProof/>
                <w:webHidden/>
              </w:rPr>
            </w:r>
            <w:r w:rsidR="00236C9B">
              <w:rPr>
                <w:noProof/>
                <w:webHidden/>
              </w:rPr>
              <w:fldChar w:fldCharType="separate"/>
            </w:r>
            <w:r w:rsidR="00236C9B">
              <w:rPr>
                <w:noProof/>
                <w:webHidden/>
              </w:rPr>
              <w:t>11</w:t>
            </w:r>
            <w:r w:rsidR="00236C9B">
              <w:rPr>
                <w:noProof/>
                <w:webHidden/>
              </w:rPr>
              <w:fldChar w:fldCharType="end"/>
            </w:r>
          </w:hyperlink>
        </w:p>
        <w:p w14:paraId="367FE234" w14:textId="5C0D576A" w:rsidR="00236C9B" w:rsidRDefault="005F14E3">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92" w:history="1">
            <w:r w:rsidR="00236C9B" w:rsidRPr="00DD193F">
              <w:rPr>
                <w:rStyle w:val="Hyperlink"/>
                <w:noProof/>
              </w:rPr>
              <w:t>2.2.4</w:t>
            </w:r>
            <w:r w:rsidR="00236C9B">
              <w:rPr>
                <w:rFonts w:asciiTheme="minorHAnsi" w:eastAsiaTheme="minorEastAsia" w:hAnsiTheme="minorHAnsi" w:cstheme="minorBidi"/>
                <w:noProof/>
                <w:lang w:val="de-CH" w:eastAsia="de-CH"/>
              </w:rPr>
              <w:tab/>
            </w:r>
            <w:r w:rsidR="00236C9B" w:rsidRPr="00DD193F">
              <w:rPr>
                <w:rStyle w:val="Hyperlink"/>
                <w:noProof/>
              </w:rPr>
              <w:t>Current and planned Situation</w:t>
            </w:r>
            <w:r w:rsidR="00236C9B">
              <w:rPr>
                <w:noProof/>
                <w:webHidden/>
              </w:rPr>
              <w:tab/>
            </w:r>
            <w:r w:rsidR="00236C9B">
              <w:rPr>
                <w:noProof/>
                <w:webHidden/>
              </w:rPr>
              <w:fldChar w:fldCharType="begin"/>
            </w:r>
            <w:r w:rsidR="00236C9B">
              <w:rPr>
                <w:noProof/>
                <w:webHidden/>
              </w:rPr>
              <w:instrText xml:space="preserve"> PAGEREF _Toc59530692 \h </w:instrText>
            </w:r>
            <w:r w:rsidR="00236C9B">
              <w:rPr>
                <w:noProof/>
                <w:webHidden/>
              </w:rPr>
            </w:r>
            <w:r w:rsidR="00236C9B">
              <w:rPr>
                <w:noProof/>
                <w:webHidden/>
              </w:rPr>
              <w:fldChar w:fldCharType="separate"/>
            </w:r>
            <w:r w:rsidR="00236C9B">
              <w:rPr>
                <w:noProof/>
                <w:webHidden/>
              </w:rPr>
              <w:t>12</w:t>
            </w:r>
            <w:r w:rsidR="00236C9B">
              <w:rPr>
                <w:noProof/>
                <w:webHidden/>
              </w:rPr>
              <w:fldChar w:fldCharType="end"/>
            </w:r>
          </w:hyperlink>
        </w:p>
        <w:p w14:paraId="6315B9DC" w14:textId="3FAA2152" w:rsidR="00236C9B" w:rsidRDefault="005F14E3">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93" w:history="1">
            <w:r w:rsidR="00236C9B" w:rsidRPr="00DD193F">
              <w:rPr>
                <w:rStyle w:val="Hyperlink"/>
                <w:noProof/>
              </w:rPr>
              <w:t>2.2.5</w:t>
            </w:r>
            <w:r w:rsidR="00236C9B">
              <w:rPr>
                <w:rFonts w:asciiTheme="minorHAnsi" w:eastAsiaTheme="minorEastAsia" w:hAnsiTheme="minorHAnsi" w:cstheme="minorBidi"/>
                <w:noProof/>
                <w:lang w:val="de-CH" w:eastAsia="de-CH"/>
              </w:rPr>
              <w:tab/>
            </w:r>
            <w:r w:rsidR="00236C9B" w:rsidRPr="00DD193F">
              <w:rPr>
                <w:rStyle w:val="Hyperlink"/>
                <w:noProof/>
              </w:rPr>
              <w:t>Variability reduction with optimal IC distribution</w:t>
            </w:r>
            <w:r w:rsidR="00236C9B">
              <w:rPr>
                <w:noProof/>
                <w:webHidden/>
              </w:rPr>
              <w:tab/>
            </w:r>
            <w:r w:rsidR="00236C9B">
              <w:rPr>
                <w:noProof/>
                <w:webHidden/>
              </w:rPr>
              <w:fldChar w:fldCharType="begin"/>
            </w:r>
            <w:r w:rsidR="00236C9B">
              <w:rPr>
                <w:noProof/>
                <w:webHidden/>
              </w:rPr>
              <w:instrText xml:space="preserve"> PAGEREF _Toc59530693 \h </w:instrText>
            </w:r>
            <w:r w:rsidR="00236C9B">
              <w:rPr>
                <w:noProof/>
                <w:webHidden/>
              </w:rPr>
            </w:r>
            <w:r w:rsidR="00236C9B">
              <w:rPr>
                <w:noProof/>
                <w:webHidden/>
              </w:rPr>
              <w:fldChar w:fldCharType="separate"/>
            </w:r>
            <w:r w:rsidR="00236C9B">
              <w:rPr>
                <w:noProof/>
                <w:webHidden/>
              </w:rPr>
              <w:t>12</w:t>
            </w:r>
            <w:r w:rsidR="00236C9B">
              <w:rPr>
                <w:noProof/>
                <w:webHidden/>
              </w:rPr>
              <w:fldChar w:fldCharType="end"/>
            </w:r>
          </w:hyperlink>
        </w:p>
        <w:p w14:paraId="53880603" w14:textId="7E18B02C" w:rsidR="00236C9B" w:rsidRDefault="005F14E3">
          <w:pPr>
            <w:pStyle w:val="Verzeichnis1"/>
            <w:rPr>
              <w:rFonts w:asciiTheme="minorHAnsi" w:eastAsiaTheme="minorEastAsia" w:hAnsiTheme="minorHAnsi" w:cstheme="minorBidi"/>
              <w:noProof/>
              <w:lang w:val="de-CH" w:eastAsia="de-CH"/>
            </w:rPr>
          </w:pPr>
          <w:hyperlink w:anchor="_Toc59530694" w:history="1">
            <w:r w:rsidR="00236C9B" w:rsidRPr="00DD193F">
              <w:rPr>
                <w:rStyle w:val="Hyperlink"/>
                <w:noProof/>
                <w14:scene3d>
                  <w14:camera w14:prst="orthographicFront"/>
                  <w14:lightRig w14:rig="threePt" w14:dir="t">
                    <w14:rot w14:lat="0" w14:lon="0" w14:rev="0"/>
                  </w14:lightRig>
                </w14:scene3d>
              </w:rPr>
              <w:t>3.</w:t>
            </w:r>
            <w:r w:rsidR="00236C9B">
              <w:rPr>
                <w:rFonts w:asciiTheme="minorHAnsi" w:eastAsiaTheme="minorEastAsia" w:hAnsiTheme="minorHAnsi" w:cstheme="minorBidi"/>
                <w:noProof/>
                <w:lang w:val="de-CH" w:eastAsia="de-CH"/>
              </w:rPr>
              <w:tab/>
            </w:r>
            <w:r w:rsidR="00236C9B" w:rsidRPr="00DD193F">
              <w:rPr>
                <w:rStyle w:val="Hyperlink"/>
                <w:noProof/>
              </w:rPr>
              <w:t>References</w:t>
            </w:r>
            <w:r w:rsidR="00236C9B">
              <w:rPr>
                <w:noProof/>
                <w:webHidden/>
              </w:rPr>
              <w:tab/>
            </w:r>
            <w:r w:rsidR="00236C9B">
              <w:rPr>
                <w:noProof/>
                <w:webHidden/>
              </w:rPr>
              <w:fldChar w:fldCharType="begin"/>
            </w:r>
            <w:r w:rsidR="00236C9B">
              <w:rPr>
                <w:noProof/>
                <w:webHidden/>
              </w:rPr>
              <w:instrText xml:space="preserve"> PAGEREF _Toc59530694 \h </w:instrText>
            </w:r>
            <w:r w:rsidR="00236C9B">
              <w:rPr>
                <w:noProof/>
                <w:webHidden/>
              </w:rPr>
            </w:r>
            <w:r w:rsidR="00236C9B">
              <w:rPr>
                <w:noProof/>
                <w:webHidden/>
              </w:rPr>
              <w:fldChar w:fldCharType="separate"/>
            </w:r>
            <w:r w:rsidR="00236C9B">
              <w:rPr>
                <w:noProof/>
                <w:webHidden/>
              </w:rPr>
              <w:t>14</w:t>
            </w:r>
            <w:r w:rsidR="00236C9B">
              <w:rPr>
                <w:noProof/>
                <w:webHidden/>
              </w:rPr>
              <w:fldChar w:fldCharType="end"/>
            </w:r>
          </w:hyperlink>
        </w:p>
        <w:p w14:paraId="57031B8B" w14:textId="245B79CF"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56D5CDF4" w:rsidR="008E3835" w:rsidRDefault="00E83184" w:rsidP="00842E2E">
      <w:pPr>
        <w:pStyle w:val="berschrift1"/>
      </w:pPr>
      <w:bookmarkStart w:id="1" w:name="_Toc59530683"/>
      <w:r>
        <w:lastRenderedPageBreak/>
        <w:t>Introduction</w:t>
      </w:r>
      <w:bookmarkEnd w:id="1"/>
    </w:p>
    <w:p w14:paraId="634AE3A1" w14:textId="49A968FA" w:rsidR="00206741" w:rsidRPr="00206741" w:rsidRDefault="00206741" w:rsidP="00206741">
      <w:pPr>
        <w:pStyle w:val="Listenabsatz"/>
        <w:numPr>
          <w:ilvl w:val="0"/>
          <w:numId w:val="18"/>
        </w:numPr>
      </w:pPr>
      <w:r>
        <w:t>STILL FROM PROPOSAL</w:t>
      </w:r>
    </w:p>
    <w:p w14:paraId="6D3FCE2C" w14:textId="77777777"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end of 2019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43D571B5" w14:textId="77777777" w:rsidR="002C2C01"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Within minutes</w:t>
      </w:r>
      <w:r w:rsidR="006D0345">
        <w:t>,</w:t>
      </w:r>
      <w:r w:rsidR="002C2C01">
        <w:t xml:space="preserve"> the power production from a PV system can vary by as much as  80% </w:t>
      </w:r>
      <w:r w:rsidR="006D0345">
        <w:t>due to</w:t>
      </w:r>
      <w:r w:rsidR="002C2C01">
        <w:t xml:space="preserve"> passing</w:t>
      </w:r>
      <w:r w:rsidR="006D0345">
        <w:t xml:space="preserve"> broken</w:t>
      </w:r>
      <w:r w:rsidR="002C2C01">
        <w:t xml:space="preserve"> cloud</w:t>
      </w:r>
      <w:r w:rsidR="006D0345">
        <w:t xml:space="preserve"> cover</w:t>
      </w:r>
      <w:r w:rsidR="002C2C01">
        <w:t xml:space="preserve"> </w:t>
      </w:r>
      <w:r w:rsidR="002C2C01">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rsidR="002C2C01">
        <w:fldChar w:fldCharType="separate"/>
      </w:r>
      <w:bookmarkStart w:id="4" w:name="__Fieldmark__384_3718023903"/>
      <w:r w:rsidR="00BF2D26" w:rsidRPr="00BF2D26">
        <w:rPr>
          <w:noProof/>
        </w:rPr>
        <w:t>(Mills and Wiser, 2010)</w:t>
      </w:r>
      <w:r w:rsidR="002C2C01">
        <w:fldChar w:fldCharType="end"/>
      </w:r>
      <w:bookmarkEnd w:id="4"/>
      <w:r w:rsidR="002C2C01">
        <w:t xml:space="preserve">. </w:t>
      </w:r>
      <w:r w:rsidR="006D0345">
        <w:t>There is also a</w:t>
      </w:r>
      <w:r w:rsidR="002C2C01">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rsidR="002C2C01">
        <w:t xml:space="preserve"> </w:t>
      </w:r>
      <w:r w:rsidR="002C2C01">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rsidR="002C2C01">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rsidR="002C2C01">
        <w:fldChar w:fldCharType="end"/>
      </w:r>
      <w:bookmarkEnd w:id="5"/>
      <w:r w:rsidR="002C2C01">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rsidR="002C2C01">
        <w:t xml:space="preserve">. Even decadal to multidecadal analyses suggest that </w:t>
      </w:r>
      <w:r w:rsidR="00187922">
        <w:t>global warming</w:t>
      </w:r>
      <w:r w:rsidR="002C2C01">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rsidR="002C2C01">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rsidR="002C2C01">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rsidR="002C2C01">
        <w:fldChar w:fldCharType="end"/>
      </w:r>
      <w:bookmarkEnd w:id="7"/>
      <w:r w:rsidR="002C2C01">
        <w:t>.</w:t>
      </w:r>
    </w:p>
    <w:p w14:paraId="6E78132E" w14:textId="77777777" w:rsidR="00587C98"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Short time scale variability due to passing broken cloud cover can affect one PV system substantially.</w:t>
      </w:r>
      <w:r>
        <w:t xml:space="preserve"> </w:t>
      </w:r>
      <w:r w:rsidR="00B43BC1">
        <w:t>But w</w:t>
      </w:r>
      <w:r>
        <w:t>ider geographical distribution of</w:t>
      </w:r>
      <w:r w:rsidR="00DF2E19">
        <w:t xml:space="preserve"> multiple</w:t>
      </w:r>
      <w:r>
        <w:t xml:space="preserve"> interconnected PV </w:t>
      </w:r>
      <w:r w:rsidR="00DF2E19">
        <w:t>systems</w:t>
      </w:r>
      <w:r>
        <w:t xml:space="preserve"> can significantly smooth th</w:t>
      </w:r>
      <w:r w:rsidR="00DF2E19">
        <w:t>is</w:t>
      </w:r>
      <w:r>
        <w:t xml:space="preserve"> short time </w:t>
      </w:r>
      <w:r w:rsidR="007D296C">
        <w:t>PV</w:t>
      </w:r>
      <w:r>
        <w:t xml:space="preserve"> power </w:t>
      </w:r>
      <w:r w:rsidR="007D296C">
        <w:t>output</w:t>
      </w:r>
      <w:r>
        <w:t xml:space="preserve"> variability </w:t>
      </w:r>
      <w:r>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fldChar w:fldCharType="separate"/>
      </w:r>
      <w:bookmarkStart w:id="9" w:name="__Fieldmark__474_3718023903"/>
      <w:r w:rsidR="00BF2D26" w:rsidRPr="00BF2D26">
        <w:rPr>
          <w:noProof/>
        </w:rPr>
        <w:t>(Delucchi and Jacobson, 2011; Graabak and Korpås, 2016)</w:t>
      </w:r>
      <w:r>
        <w:fldChar w:fldCharType="end"/>
      </w:r>
      <w:bookmarkEnd w:id="9"/>
      <w:r>
        <w:t xml:space="preserve">. </w:t>
      </w:r>
      <w:r w:rsidR="003B45E4">
        <w:t>C</w:t>
      </w:r>
      <w:r>
        <w:t xml:space="preserve">o-deployment of renewable energy system (water, wind and solar) can counteract the variable power </w:t>
      </w:r>
      <w:r w:rsidR="007D296C">
        <w:t>output</w:t>
      </w:r>
      <w:r>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r w:rsidR="00526982">
        <w:t>wind</w:t>
      </w:r>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fldChar w:fldCharType="end"/>
      </w:r>
      <w:bookmarkEnd w:id="10"/>
      <w:r w:rsidRPr="00062207">
        <w:rPr>
          <w:lang w:val="fr-CH"/>
        </w:rPr>
        <w:t>.</w:t>
      </w:r>
      <w:r w:rsidR="00DF2E19" w:rsidRPr="00062207">
        <w:rPr>
          <w:lang w:val="fr-CH"/>
        </w:rPr>
        <w:t xml:space="preserve"> </w:t>
      </w:r>
      <w:r w:rsidR="00DF2E19" w:rsidRPr="00587C98">
        <w:t>To summarize</w:t>
      </w:r>
      <w:r w:rsidR="00AA02DE">
        <w:t>,</w:t>
      </w:r>
      <w:r w:rsidR="00DF2E19"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diurnal </w:t>
      </w:r>
      <w:r w:rsidR="00201D64">
        <w:t xml:space="preserve">or seasonal </w:t>
      </w:r>
      <w:r w:rsidR="00AA02DE">
        <w:t xml:space="preserve">solar </w:t>
      </w:r>
      <w:r w:rsidR="00201D64">
        <w:t>power production variability.</w:t>
      </w:r>
    </w:p>
    <w:p w14:paraId="0F84B12B" w14:textId="77777777" w:rsidR="001F414A" w:rsidRDefault="002C2C01" w:rsidP="002C2C01">
      <w:r w:rsidRPr="00BA76BE">
        <w:lastRenderedPageBreak/>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 xml:space="preserve">. </w:t>
      </w:r>
      <w:r w:rsidR="004D18E5">
        <w:t>This</w:t>
      </w:r>
      <w:r w:rsidRPr="00773A84">
        <w:t xml:space="preserve"> is roughly a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r w:rsidR="001F414A">
        <w:br w:type="page"/>
      </w:r>
    </w:p>
    <w:p w14:paraId="2AF6B3CB" w14:textId="032D1883" w:rsidR="006A7980" w:rsidRDefault="00731224" w:rsidP="00842E2E">
      <w:pPr>
        <w:pStyle w:val="berschrift1"/>
      </w:pPr>
      <w:bookmarkStart w:id="12" w:name="_Toc59530684"/>
      <w:r>
        <w:lastRenderedPageBreak/>
        <w:t>Data</w:t>
      </w:r>
      <w:r w:rsidR="008E3835" w:rsidRPr="003327A0">
        <w:t xml:space="preserve"> </w:t>
      </w:r>
      <w:r w:rsidR="00842E2E">
        <w:t>&amp;</w:t>
      </w:r>
      <w:r w:rsidR="008E3835" w:rsidRPr="003327A0">
        <w:t xml:space="preserve"> </w:t>
      </w:r>
      <w:r>
        <w:t>Meth</w:t>
      </w:r>
      <w:r w:rsidR="00E507F8">
        <w:t>ods</w:t>
      </w:r>
      <w:bookmarkEnd w:id="12"/>
    </w:p>
    <w:p w14:paraId="74121D52" w14:textId="0E9AF15A" w:rsidR="00206741" w:rsidRPr="00206741" w:rsidRDefault="00206741" w:rsidP="00206741">
      <w:r>
        <w:t xml:space="preserve">This section </w:t>
      </w:r>
      <w:r w:rsidR="008E7837">
        <w:t xml:space="preserve">first </w:t>
      </w:r>
      <w:r>
        <w:t xml:space="preserve">describes the </w:t>
      </w:r>
      <w:r w:rsidR="008E7837">
        <w:t>datasets</w:t>
      </w:r>
      <w:r>
        <w:t xml:space="preserve"> which are </w:t>
      </w:r>
      <w:r w:rsidR="008E7837">
        <w:t>the underlying</w:t>
      </w:r>
      <w:r>
        <w:t xml:space="preserve"> source</w:t>
      </w:r>
      <w:r w:rsidR="008E7837">
        <w:t>s</w:t>
      </w:r>
      <w:r>
        <w:t xml:space="preserve"> of this thesis. Afterwards it illustrates how the data</w:t>
      </w:r>
      <w:r w:rsidR="008E7837">
        <w:t>sets</w:t>
      </w:r>
      <w:r>
        <w:t xml:space="preserve"> </w:t>
      </w:r>
      <w:r w:rsidR="008E7837">
        <w:t>are</w:t>
      </w:r>
      <w:r>
        <w:t xml:space="preserve"> used to </w:t>
      </w:r>
      <w:r w:rsidR="00FD1382">
        <w:t>achieve</w:t>
      </w:r>
      <w:r w:rsidR="008E7837">
        <w:t xml:space="preserve"> the goal of reducing PV power output variability</w:t>
      </w:r>
      <w:r>
        <w:t>.</w:t>
      </w:r>
    </w:p>
    <w:p w14:paraId="555C3F06" w14:textId="77777777" w:rsidR="00C15A9F" w:rsidRDefault="006154F9" w:rsidP="00842E2E">
      <w:pPr>
        <w:pStyle w:val="berschrift2"/>
      </w:pPr>
      <w:bookmarkStart w:id="13" w:name="_Toc59530685"/>
      <w:r>
        <w:t>Data</w:t>
      </w:r>
      <w:bookmarkEnd w:id="13"/>
    </w:p>
    <w:p w14:paraId="4EEA9F92" w14:textId="77777777" w:rsidR="00842E2E" w:rsidRPr="00842E2E" w:rsidRDefault="006154F9" w:rsidP="00842E2E">
      <w:pPr>
        <w:pStyle w:val="berschrift3"/>
      </w:pPr>
      <w:bookmarkStart w:id="14" w:name="_Toc59530686"/>
      <w:r>
        <w:t>ERA5</w:t>
      </w:r>
      <w:bookmarkEnd w:id="14"/>
    </w:p>
    <w:p w14:paraId="19F88E71" w14:textId="5D8D52DB" w:rsidR="00842E2E" w:rsidRDefault="00014E07" w:rsidP="00203817">
      <w:r>
        <w:t>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025A499A" w:rsidR="00220BD8" w:rsidRDefault="00220BD8" w:rsidP="00203817">
      <w:r>
        <w:t xml:space="preserve">We use the 500hPa geopotential height variable from ERA5 </w:t>
      </w:r>
      <w:r w:rsidR="00133CB5">
        <w:t>in the</w:t>
      </w:r>
      <w:r w:rsidR="00133CB5" w:rsidRPr="009D240E">
        <w:t xml:space="preserve"> domain 80°W to 40°E, 30°N to 90°N. </w:t>
      </w:r>
      <w:r w:rsidR="00117A82">
        <w:t>Geopotential height is commonly used for weather regime definition (REF)</w:t>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w:t>
      </w:r>
      <w:r w:rsidR="00014E07" w:rsidRPr="00933346">
        <w:rPr>
          <w:color w:val="FF0000"/>
        </w:rPr>
        <w:t>79</w:t>
      </w:r>
      <w:r w:rsidR="00014E07">
        <w:t xml:space="preserve">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E8585C" w:rsidRPr="008F54FE">
        <w:rPr>
          <w:color w:val="FF0000"/>
        </w:rPr>
        <w:t>The following chapter describes the pre-processing of the raw ERA5 data which is needed before the weather regime definition can take place.</w:t>
      </w:r>
    </w:p>
    <w:p w14:paraId="2F49B723" w14:textId="77777777" w:rsidR="00BB0494" w:rsidRDefault="00BB0494" w:rsidP="00BB0494">
      <w:pPr>
        <w:pStyle w:val="berschrift3"/>
      </w:pPr>
      <w:bookmarkStart w:id="16" w:name="_Toc59530687"/>
      <w:r>
        <w:t xml:space="preserve">Renewables.ninja and the </w:t>
      </w:r>
      <w:r w:rsidRPr="00FF4030">
        <w:t>Global Solar Energy Estimator</w:t>
      </w:r>
      <w:r>
        <w:t xml:space="preserve"> (GSEE)</w:t>
      </w:r>
      <w:bookmarkEnd w:id="16"/>
    </w:p>
    <w:p w14:paraId="3A039427" w14:textId="77777777" w:rsidR="00BB0494" w:rsidRDefault="00BB0494" w:rsidP="00BB0494">
      <w:r w:rsidRPr="003B2308">
        <w:t>Renewables.ninja (</w:t>
      </w:r>
      <w:hyperlink r:id="rId8">
        <w:r w:rsidRPr="003B2308">
          <w:rPr>
            <w:rStyle w:val="InternetLink"/>
            <w:color w:val="auto"/>
          </w:rPr>
          <w:t>www.renewables.ninja</w:t>
        </w:r>
      </w:hyperlink>
      <w:r w:rsidRPr="003B2308">
        <w:t xml:space="preserve">) is an interactive web platform that simulates hourly power output of wind and solar power plants all over the world. To calculate the PV power output, it uses the so-called Global Solar </w:t>
      </w:r>
      <w:r>
        <w:t xml:space="preserve">Energy Estimator (GSEE). The source code of the GSEE is freely available on </w:t>
      </w:r>
      <w:hyperlink r:id="rId9" w:history="1">
        <w:r w:rsidRPr="003211E0">
          <w:rPr>
            <w:rStyle w:val="Hyperlink"/>
          </w:rPr>
          <w:t>GitHub</w:t>
        </w:r>
      </w:hyperlink>
      <w:r>
        <w:t xml:space="preserve"> and a detailed description of the GSEE can be found in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17" w:name="__Fieldmark__884_3718023903"/>
      <w:r>
        <w:rPr>
          <w:noProof/>
        </w:rPr>
        <w:t>Pfenninger and Staffell (2016)</w:t>
      </w:r>
      <w:r>
        <w:fldChar w:fldCharType="end"/>
      </w:r>
      <w:bookmarkEnd w:id="17"/>
      <w:r>
        <w:t xml:space="preserve">. The theoretical background of the GSEE is based on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18" w:name="__Fieldmark__921_3718023903"/>
      <w:r>
        <w:rPr>
          <w:noProof/>
        </w:rPr>
        <w:t xml:space="preserve">Huld </w:t>
      </w:r>
      <w:r>
        <w:rPr>
          <w:i/>
          <w:noProof/>
        </w:rPr>
        <w:t>et al.</w:t>
      </w:r>
      <w:r>
        <w:rPr>
          <w:noProof/>
        </w:rPr>
        <w:t xml:space="preserve"> (2010)</w:t>
      </w:r>
      <w:r>
        <w:fldChar w:fldCharType="end"/>
      </w:r>
      <w:bookmarkEnd w:id="18"/>
      <w:r>
        <w:t>. The following variables are the key input parameter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77777777" w:rsidR="00BB0494" w:rsidRDefault="00BB0494" w:rsidP="00BB0494">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19" w:name="__Fieldmark__942_3718023903"/>
      <w:r>
        <w:rPr>
          <w:noProof/>
        </w:rPr>
        <w:t>Pfenninger and Staffell (2016)</w:t>
      </w:r>
      <w:r>
        <w:fldChar w:fldCharType="end"/>
      </w:r>
      <w:bookmarkEnd w:id="19"/>
      <w:r>
        <w:t xml:space="preserve"> used two data sources to estimate these variables: First the reanalysis dataset Modern-Era Retrospective analysis for Research and Applications (MERRA and MERRA-2) and second the Surface Solar Radiation Data Set - Heliosat (SARAH). Figure 1 shows the general approach of GSEE.</w:t>
      </w:r>
    </w:p>
    <w:p w14:paraId="2B64A295" w14:textId="77777777" w:rsidR="00BB0494" w:rsidRDefault="00BB0494" w:rsidP="00BB0494">
      <w:pPr>
        <w:keepNext/>
        <w:jc w:val="center"/>
      </w:pPr>
      <w:r>
        <w:rPr>
          <w:noProof/>
        </w:rPr>
        <w:lastRenderedPageBreak/>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4EBDEEB7" w14:textId="53592C48" w:rsidR="00BB0494" w:rsidRDefault="00BB0494" w:rsidP="00BB0494">
      <w:pPr>
        <w:pStyle w:val="Beschriftung"/>
      </w:pPr>
      <w:r>
        <w:rPr>
          <w:b/>
          <w:bCs/>
        </w:rPr>
        <w:t xml:space="preserve">Figure </w:t>
      </w:r>
      <w:r>
        <w:rPr>
          <w:b/>
          <w:bCs/>
        </w:rPr>
        <w:fldChar w:fldCharType="begin"/>
      </w:r>
      <w:r>
        <w:rPr>
          <w:b/>
          <w:bCs/>
        </w:rPr>
        <w:instrText>SEQ Figure \* ARABIC</w:instrText>
      </w:r>
      <w:r>
        <w:rPr>
          <w:b/>
          <w:bCs/>
        </w:rPr>
        <w:fldChar w:fldCharType="separate"/>
      </w:r>
      <w:r w:rsidR="002557B6">
        <w:rPr>
          <w:b/>
          <w:bCs/>
          <w:noProof/>
        </w:rPr>
        <w:t>1</w:t>
      </w:r>
      <w:r>
        <w:rPr>
          <w:b/>
          <w:bCs/>
        </w:rPr>
        <w:fldChar w:fldCharType="end"/>
      </w:r>
      <w:r>
        <w:rPr>
          <w:b/>
          <w:bCs/>
        </w:rPr>
        <w:t>:</w:t>
      </w:r>
      <w:r>
        <w:t xml:space="preserve"> Overview of the approach used to model PV power output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0" w:name="__Fieldmark__906_3718023903"/>
      <w:r w:rsidRPr="00BF2D26">
        <w:rPr>
          <w:i w:val="0"/>
          <w:noProof/>
        </w:rPr>
        <w:t>(Pfenninger and Staffell, 2016)</w:t>
      </w:r>
      <w:r>
        <w:fldChar w:fldCharType="end"/>
      </w:r>
      <w:bookmarkEnd w:id="20"/>
      <w:r>
        <w:t>.</w:t>
      </w:r>
    </w:p>
    <w:p w14:paraId="677BD259" w14:textId="77777777" w:rsidR="00BB0494" w:rsidRDefault="00BB0494" w:rsidP="00BB0494">
      <w:r>
        <w:t xml:space="preserve">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Lauret model to estimate the diffuse irradiance </w:t>
      </w:r>
      <w:r>
        <w:fldChar w:fldCharType="begin" w:fldLock="1"/>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fldChar w:fldCharType="separate"/>
      </w:r>
      <w:r w:rsidRPr="00623A8D">
        <w:rPr>
          <w:noProof/>
        </w:rPr>
        <w:t>(Ridley</w:t>
      </w:r>
      <w:r w:rsidRPr="00623A8D">
        <w:rPr>
          <w:i/>
          <w:noProof/>
        </w:rPr>
        <w:t xml:space="preserve"> </w:t>
      </w:r>
      <w:r>
        <w:rPr>
          <w:i/>
          <w:noProof/>
        </w:rPr>
        <w:t>et al.</w:t>
      </w:r>
      <w:r w:rsidRPr="00623A8D">
        <w:rPr>
          <w:noProof/>
        </w:rPr>
        <w:t xml:space="preserve"> 2010; Lauret</w:t>
      </w:r>
      <w:r w:rsidRPr="00623A8D">
        <w:rPr>
          <w:i/>
          <w:noProof/>
        </w:rPr>
        <w:t xml:space="preserve"> </w:t>
      </w:r>
      <w:r>
        <w:rPr>
          <w:i/>
          <w:noProof/>
        </w:rPr>
        <w:t xml:space="preserve">et al. </w:t>
      </w:r>
      <w:r w:rsidRPr="00623A8D">
        <w:rPr>
          <w:noProof/>
        </w:rPr>
        <w:t>2013)</w:t>
      </w:r>
      <w:r>
        <w:fldChar w:fldCharType="end"/>
      </w:r>
      <w:r>
        <w:t xml:space="preserve">. Since SARAH provides direct and global irradiance no further estimates were needed. Additionally, they use T2M (temperature at 2m above ground level)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 </w:t>
      </w:r>
    </w:p>
    <w:p w14:paraId="14418171" w14:textId="77777777" w:rsidR="00BB0494" w:rsidRDefault="00BB0494" w:rsidP="00BB0494">
      <w:r>
        <w:t>It is more common and easier to make comparison and analyses of PV power output with capacity factors rather than with absolute power output and we will use this approach as well. 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77777777"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77777777" w:rsidR="00BB0494" w:rsidRDefault="00BB0494" w:rsidP="00FC1270">
            <w:pPr>
              <w:spacing w:line="240" w:lineRule="auto"/>
              <w:ind w:firstLine="0"/>
              <w:jc w:val="right"/>
            </w:pPr>
            <w:r>
              <w:t xml:space="preserve">Eq. </w:t>
            </w:r>
            <w:r>
              <w:fldChar w:fldCharType="begin"/>
            </w:r>
            <w:r>
              <w:instrText>SEQ Equation \* ARABIC</w:instrText>
            </w:r>
            <w:r>
              <w:fldChar w:fldCharType="separate"/>
            </w:r>
            <w:r>
              <w:rPr>
                <w:noProof/>
              </w:rPr>
              <w:t>1</w:t>
            </w:r>
            <w:r>
              <w:fldChar w:fldCharType="end"/>
            </w:r>
          </w:p>
        </w:tc>
      </w:tr>
    </w:tbl>
    <w:p w14:paraId="05348588" w14:textId="77777777" w:rsidR="00BB0494" w:rsidRDefault="00BB0494" w:rsidP="00BB0494">
      <w:pPr>
        <w:ind w:firstLine="0"/>
      </w:pPr>
      <w:r>
        <w:br/>
        <w:t xml:space="preserve">where P is power output [W] and IC is the installed capacity [W]. </w:t>
      </w:r>
    </w:p>
    <w:p w14:paraId="4AF35AF1" w14:textId="77777777" w:rsidR="00BB0494" w:rsidRDefault="00BB0494" w:rsidP="00BB0494">
      <w:r>
        <w:t xml:space="preserve">To evaluate the results obtained with the method described above,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1" w:name="__Fieldmark__1096_3718023903"/>
      <w:r>
        <w:rPr>
          <w:noProof/>
        </w:rPr>
        <w:t>Pfenninger and Staffell (2016)</w:t>
      </w:r>
      <w:r>
        <w:fldChar w:fldCharType="end"/>
      </w:r>
      <w:bookmarkEnd w:id="21"/>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2BB4E71A" w:rsidR="00BB0494" w:rsidRDefault="00BB0494" w:rsidP="00BB0494">
      <w:pPr>
        <w:pStyle w:val="Beschriftung"/>
      </w:pPr>
      <w:r>
        <w:rPr>
          <w:noProof/>
        </w:rPr>
        <w:lastRenderedPageBreak/>
        <w:drawing>
          <wp:anchor distT="0" distB="6985" distL="114300" distR="118110" simplePos="0" relativeHeight="251659264" behindDoc="0" locked="0" layoutInCell="1" allowOverlap="1" wp14:anchorId="577F4414" wp14:editId="4863A528">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2557B6">
        <w:rPr>
          <w:b/>
          <w:bCs/>
          <w:noProof/>
        </w:rPr>
        <w:t>2</w:t>
      </w:r>
      <w:r>
        <w:rPr>
          <w:b/>
          <w:bCs/>
        </w:rPr>
        <w:fldChar w:fldCharType="end"/>
      </w:r>
      <w:r>
        <w:t>: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Staffell, 2016)</w:t>
      </w:r>
    </w:p>
    <w:p w14:paraId="24470B7D" w14:textId="77777777" w:rsidR="00BB0494" w:rsidRDefault="00BB0494" w:rsidP="00BB0494">
      <w:pPr>
        <w:ind w:firstLine="0"/>
      </w:pPr>
      <w:r>
        <w:t xml:space="preserve">The mean of this differences is taken b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2" w:name="__Fieldmark__1139_3718023903"/>
      <w:r>
        <w:rPr>
          <w:noProof/>
        </w:rPr>
        <w:t>Pfenninger and Staffell (2016)</w:t>
      </w:r>
      <w:r>
        <w:fldChar w:fldCharType="end"/>
      </w:r>
      <w:bookmarkEnd w:id="22"/>
      <w:r>
        <w:t xml:space="preserve"> as basis for a bias correction. They used it to calculate one correction factor for each simulation (MERRA, MERRA-2 and SARAH).</w:t>
      </w:r>
    </w:p>
    <w:p w14:paraId="54907634" w14:textId="77777777" w:rsidR="00BB0494" w:rsidRDefault="00BB0494" w:rsidP="00BB0494">
      <w:pPr>
        <w:ind w:firstLine="0"/>
      </w:pPr>
      <w:r>
        <w:t xml:space="preserve">Additionally to the power output simulation of a wind or solar plant at a specific location, renewables.ninja also provides capacity factors per countr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3" w:name="__Fieldmark__1158_3718023903"/>
      <w:r>
        <w:rPr>
          <w:noProof/>
        </w:rPr>
        <w:t>Pfenninger and Staffell (2016)</w:t>
      </w:r>
      <w:r>
        <w:fldChar w:fldCharType="end"/>
      </w:r>
      <w:bookmarkEnd w:id="23"/>
      <w:r>
        <w:t xml:space="preserve"> have performed </w:t>
      </w:r>
      <w:bookmarkStart w:id="24" w:name="_Hlk38355597"/>
      <w:r>
        <w:t>randomized (tilt and azimuth angel)</w:t>
      </w:r>
      <w:bookmarkEnd w:id="24"/>
      <w:r>
        <w:t xml:space="preserve"> national-scale simulations with MERRA and SARAH data to estimate averaged capacity factors per country. Also, these data were analysed against the measured site data. To do so only countries with a least 10 available measurement sites were used. The measured capacity factor per country was then calculated as the mean of all capacity factors per site in one country. Transmission Network Operator (TNO) reports were used as a further data source of the national aggregated capacity factors. </w:t>
      </w:r>
      <w:r w:rsidRPr="00A01C57">
        <w:fldChar w:fldCharType="begin"/>
      </w:r>
      <w:r w:rsidRPr="00A01C57">
        <w:instrText xml:space="preserve"> REF _Ref41555683 \h  \* MERGEFORMAT </w:instrText>
      </w:r>
      <w:r w:rsidRPr="00A01C57">
        <w:fldChar w:fldCharType="separate"/>
      </w:r>
      <w:r w:rsidRPr="002B03F6">
        <w:t xml:space="preserve">Figure </w:t>
      </w:r>
      <w:r w:rsidRPr="002B03F6">
        <w:rPr>
          <w:noProof/>
        </w:rPr>
        <w:t>3</w:t>
      </w:r>
      <w:r w:rsidRPr="00A01C57">
        <w:fldChar w:fldCharType="end"/>
      </w:r>
      <w:r w:rsidRPr="00A01C57">
        <w:t xml:space="preserve"> shows an example of the results for Great Britain.</w:t>
      </w:r>
    </w:p>
    <w:p w14:paraId="451380C8" w14:textId="77777777" w:rsidR="00BB0494" w:rsidRDefault="00BB0494" w:rsidP="00BB0494">
      <w:pPr>
        <w:ind w:firstLine="0"/>
      </w:pPr>
    </w:p>
    <w:p w14:paraId="184054F8" w14:textId="77777777" w:rsidR="00BB0494" w:rsidRDefault="00BB0494" w:rsidP="00BB0494">
      <w:pPr>
        <w:ind w:firstLine="0"/>
      </w:pPr>
      <w:r>
        <w:rPr>
          <w:noProof/>
        </w:rPr>
        <w:drawing>
          <wp:inline distT="0" distB="0" distL="0" distR="0" wp14:anchorId="31C3CCF8" wp14:editId="3F9B0CFA">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Pr>
          <w:noProof/>
        </w:rPr>
        <mc:AlternateContent>
          <mc:Choice Requires="wps">
            <w:drawing>
              <wp:inline distT="0" distB="0" distL="0" distR="0" wp14:anchorId="3A4DA637" wp14:editId="4FEE6C30">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7C179205" w14:textId="4C94EDB7" w:rsidR="005F14E3" w:rsidRPr="00D52280" w:rsidRDefault="005F14E3" w:rsidP="00BB0494">
                            <w:pPr>
                              <w:pStyle w:val="Beschriftung"/>
                              <w:rPr>
                                <w:noProof/>
                              </w:rPr>
                            </w:pPr>
                            <w:bookmarkStart w:id="25"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5"/>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A4DA637"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7C179205" w14:textId="4C94EDB7" w:rsidR="005F14E3" w:rsidRPr="00D52280" w:rsidRDefault="005F14E3" w:rsidP="00BB0494">
                      <w:pPr>
                        <w:pStyle w:val="Beschriftung"/>
                        <w:rPr>
                          <w:noProof/>
                        </w:rPr>
                      </w:pPr>
                      <w:bookmarkStart w:id="26"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26"/>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v:textbox>
                <w10:anchorlock/>
              </v:shape>
            </w:pict>
          </mc:Fallback>
        </mc:AlternateContent>
      </w:r>
    </w:p>
    <w:p w14:paraId="1C11BBFC" w14:textId="77777777" w:rsidR="00BB0494" w:rsidRDefault="00BB0494" w:rsidP="00BB0494">
      <w:pPr>
        <w:pStyle w:val="berschrift3"/>
      </w:pPr>
      <w:bookmarkStart w:id="27" w:name="_Toc59530688"/>
      <w:r>
        <w:lastRenderedPageBreak/>
        <w:t>Installed PV capacities</w:t>
      </w:r>
      <w:bookmarkEnd w:id="27"/>
    </w:p>
    <w:p w14:paraId="6F6566EB" w14:textId="77777777" w:rsidR="00BB0494" w:rsidRPr="00881D8A" w:rsidRDefault="00BB0494" w:rsidP="00BB0494">
      <w:r w:rsidRPr="00881D8A">
        <w:t>The following datasets will be used to gather the installed PV capacities for each country</w:t>
      </w:r>
      <w:r>
        <w:t xml:space="preserve"> in Europe</w:t>
      </w:r>
      <w:r w:rsidRPr="00881D8A">
        <w:t>, which is necessary to calculate the absolute PV power output:</w:t>
      </w:r>
    </w:p>
    <w:p w14:paraId="108B0C6D" w14:textId="5CC63E2F" w:rsidR="00BB0494" w:rsidRPr="008F54FE" w:rsidRDefault="00BB0494" w:rsidP="00BB0494">
      <w:pPr>
        <w:pStyle w:val="Listenabsatz"/>
        <w:numPr>
          <w:ilvl w:val="0"/>
          <w:numId w:val="17"/>
        </w:numPr>
        <w:rPr>
          <w:lang w:val="de-CH"/>
        </w:rPr>
      </w:pPr>
      <w:r w:rsidRPr="00997DB2">
        <w:rPr>
          <w:lang w:val="de-CH"/>
        </w:rPr>
        <w:t xml:space="preserve">IRENA: </w:t>
      </w:r>
      <w:r w:rsidRPr="00C85042">
        <w:t>International Renewable Energy Agency</w:t>
      </w:r>
    </w:p>
    <w:p w14:paraId="3C4C757B" w14:textId="25B13E61" w:rsidR="008F54FE" w:rsidRPr="00997DB2" w:rsidRDefault="008F54FE" w:rsidP="00BB0494">
      <w:pPr>
        <w:pStyle w:val="Listenabsatz"/>
        <w:numPr>
          <w:ilvl w:val="0"/>
          <w:numId w:val="17"/>
        </w:numPr>
        <w:rPr>
          <w:lang w:val="de-CH"/>
        </w:rPr>
      </w:pPr>
      <w:r>
        <w:t>EVTL. EUROSTAT!!??</w:t>
      </w:r>
    </w:p>
    <w:p w14:paraId="1DC1A496" w14:textId="28D3C6FD" w:rsidR="00E86F17" w:rsidRDefault="00E86F17" w:rsidP="00E86F17"/>
    <w:p w14:paraId="5F85B019" w14:textId="2360EC32" w:rsidR="00E86F17" w:rsidRPr="002C47FA" w:rsidRDefault="002C47FA" w:rsidP="00E86F17">
      <w:pPr>
        <w:rPr>
          <w:color w:val="FF0000"/>
        </w:rPr>
      </w:pPr>
      <w:r>
        <w:rPr>
          <w:color w:val="FF0000"/>
        </w:rPr>
        <w:t>TABLE WITH IC COUNTRY FROM IRENA</w:t>
      </w:r>
    </w:p>
    <w:p w14:paraId="6E3AC307" w14:textId="77777777" w:rsidR="00E86F17" w:rsidRPr="00E86F17" w:rsidRDefault="00E86F17" w:rsidP="00E86F17"/>
    <w:p w14:paraId="5B453245" w14:textId="015B3B01" w:rsidR="00DF7C62" w:rsidRDefault="00DF7C62" w:rsidP="00DF7C62">
      <w:pPr>
        <w:pStyle w:val="berschrift2"/>
      </w:pPr>
      <w:bookmarkStart w:id="28" w:name="_Toc59530689"/>
      <w:r>
        <w:t>Method</w:t>
      </w:r>
      <w:bookmarkEnd w:id="28"/>
    </w:p>
    <w:p w14:paraId="465DFBDE" w14:textId="77777777" w:rsidR="00E86F17" w:rsidRDefault="00E86F17" w:rsidP="002C47FA">
      <w:pPr>
        <w:pStyle w:val="berschrift3"/>
      </w:pPr>
      <w:r>
        <w:t>ERA5 d</w:t>
      </w:r>
      <w:r w:rsidRPr="00E8585C">
        <w:t>ata pre-processing</w:t>
      </w:r>
    </w:p>
    <w:p w14:paraId="1E9440B7" w14:textId="77EDF841" w:rsidR="00E86F17" w:rsidRDefault="00E86F17" w:rsidP="00E86F17">
      <w:pPr>
        <w:tabs>
          <w:tab w:val="left" w:pos="1935"/>
        </w:tabs>
      </w:pPr>
      <w:r>
        <w:t xml:space="preserve">Since we investigate in weather regime which last several days, the </w:t>
      </w:r>
      <w:r w:rsidR="0071672B">
        <w:t xml:space="preserve">ERA5 </w:t>
      </w:r>
      <w:r>
        <w:t xml:space="preserve">dataset is </w:t>
      </w:r>
      <w:r w:rsidR="0071672B">
        <w:t>resampled</w:t>
      </w:r>
      <w:r>
        <w:t xml:space="preserve"> by calculating daily means of the geopotential heights. Furthermore, a 10-day lowpass filter is applied to smooth the data. </w:t>
      </w:r>
      <w:r w:rsidR="0071672B">
        <w:t>Fig</w:t>
      </w:r>
    </w:p>
    <w:p w14:paraId="4D50877A" w14:textId="77777777" w:rsidR="0071672B" w:rsidRDefault="00E86F17" w:rsidP="0071672B">
      <w:pPr>
        <w:keepNext/>
        <w:tabs>
          <w:tab w:val="left" w:pos="1935"/>
        </w:tabs>
        <w:jc w:val="center"/>
      </w:pPr>
      <w:r>
        <w:rPr>
          <w:noProof/>
        </w:rPr>
        <w:drawing>
          <wp:inline distT="0" distB="0" distL="0" distR="0" wp14:anchorId="48BA59DD" wp14:editId="30165092">
            <wp:extent cx="3173105" cy="2115403"/>
            <wp:effectExtent l="0" t="0" r="825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4916" cy="2123277"/>
                    </a:xfrm>
                    <a:prstGeom prst="rect">
                      <a:avLst/>
                    </a:prstGeom>
                    <a:noFill/>
                    <a:ln>
                      <a:noFill/>
                    </a:ln>
                  </pic:spPr>
                </pic:pic>
              </a:graphicData>
            </a:graphic>
          </wp:inline>
        </w:drawing>
      </w:r>
    </w:p>
    <w:p w14:paraId="38836C2C" w14:textId="2E89F6DC" w:rsidR="00E86F17" w:rsidRPr="00193E17" w:rsidRDefault="0071672B" w:rsidP="0071672B">
      <w:pPr>
        <w:pStyle w:val="Beschriftung"/>
      </w:pPr>
      <w:r>
        <w:t xml:space="preserve">Figure </w:t>
      </w:r>
      <w:fldSimple w:instr=" SEQ Figure \* ARABIC ">
        <w:r w:rsidR="002557B6">
          <w:rPr>
            <w:noProof/>
          </w:rPr>
          <w:t>4</w:t>
        </w:r>
      </w:fldSimple>
      <w:r>
        <w:t xml:space="preserve"> 10-day lowpass filter applied on one </w:t>
      </w:r>
      <w:r w:rsidR="00193E17">
        <w:t>grid point</w:t>
      </w:r>
      <w:r>
        <w:t xml:space="preserve"> and 200 days as sample</w:t>
      </w:r>
    </w:p>
    <w:p w14:paraId="24D99699" w14:textId="048F4631" w:rsidR="00E86F17" w:rsidRPr="00A831E7" w:rsidRDefault="00E86F17" w:rsidP="006C685B">
      <w:pPr>
        <w:tabs>
          <w:tab w:val="left" w:pos="1935"/>
        </w:tabs>
        <w:ind w:firstLine="0"/>
      </w:pPr>
      <w:r w:rsidRPr="001A0373">
        <w:t xml:space="preserve">The input </w:t>
      </w:r>
      <w:r>
        <w:t xml:space="preserve">data </w:t>
      </w:r>
      <w:r w:rsidR="00193E17">
        <w:t>for</w:t>
      </w:r>
      <w:r>
        <w:t xml:space="preserve"> </w:t>
      </w:r>
      <w:r w:rsidR="00193E17">
        <w:t>the</w:t>
      </w:r>
      <w:r>
        <w:t xml:space="preserve"> EOF analysis are standardized anomalies (EQ1)</w:t>
      </w:r>
      <w:r w:rsidR="00193E17">
        <w:t>:</w:t>
      </w:r>
      <w:r>
        <w:t xml:space="preserve"> </w:t>
      </w: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1DEF9EB5" w:rsidR="00193E17" w:rsidRDefault="005F14E3" w:rsidP="00FC1270">
            <w:pPr>
              <w:spacing w:line="240" w:lineRule="auto"/>
              <w:ind w:firstLine="0"/>
            </w:pPr>
            <m:oMathPara>
              <m:oMath>
                <m:sSub>
                  <m:sSubPr>
                    <m:ctrlPr>
                      <w:rPr>
                        <w:rFonts w:ascii="Cambria Math" w:hAnsi="Cambria Math"/>
                        <w:i/>
                      </w:rPr>
                    </m:ctrlPr>
                  </m:sSubPr>
                  <m:e>
                    <m:r>
                      <w:rPr>
                        <w:rFonts w:ascii="Cambria Math" w:hAnsi="Cambria Math"/>
                      </w:rPr>
                      <m:t>std_ano</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69A49EAE" w:rsidR="00193E17" w:rsidRDefault="00193E17" w:rsidP="00FC1270">
            <w:pPr>
              <w:spacing w:line="240" w:lineRule="auto"/>
              <w:ind w:firstLine="0"/>
              <w:jc w:val="right"/>
            </w:pPr>
            <w:bookmarkStart w:id="29" w:name="_Ref58925067"/>
            <w:r>
              <w:t xml:space="preserve">Eq. </w:t>
            </w:r>
            <w:r>
              <w:fldChar w:fldCharType="begin"/>
            </w:r>
            <w:r>
              <w:instrText>SEQ Equation \* ARABIC</w:instrText>
            </w:r>
            <w:r>
              <w:fldChar w:fldCharType="separate"/>
            </w:r>
            <w:r w:rsidR="0061573A">
              <w:rPr>
                <w:noProof/>
              </w:rPr>
              <w:t>2</w:t>
            </w:r>
            <w:r>
              <w:fldChar w:fldCharType="end"/>
            </w:r>
            <w:bookmarkEnd w:id="29"/>
          </w:p>
        </w:tc>
      </w:tr>
    </w:tbl>
    <w:p w14:paraId="4A73316A" w14:textId="44B165F9" w:rsidR="00E86F17" w:rsidRDefault="00E86F17" w:rsidP="00193E17">
      <w:pPr>
        <w:tabs>
          <w:tab w:val="left" w:pos="1935"/>
        </w:tabs>
        <w:ind w:firstLine="0"/>
      </w:pPr>
      <w:r>
        <w:t>where z</w:t>
      </w:r>
      <w:r w:rsidRPr="00933346">
        <w:rPr>
          <w:vertAlign w:val="subscript"/>
        </w:rPr>
        <w:t>d</w:t>
      </w:r>
      <w:r>
        <w:t xml:space="preserve"> are the daily means of the geopotential height, z</w:t>
      </w:r>
      <w:r w:rsidRPr="00933346">
        <w:rPr>
          <w:vertAlign w:val="subscript"/>
        </w:rPr>
        <w:t>d,mean</w:t>
      </w:r>
      <w:r>
        <w:t xml:space="preserve"> is the climatological mean with a running window of 30 days, and z</w:t>
      </w:r>
      <w:r>
        <w:rPr>
          <w:vertAlign w:val="subscript"/>
        </w:rPr>
        <w:t>d,s</w:t>
      </w:r>
      <w:r w:rsidRPr="009827AA">
        <w:rPr>
          <w:vertAlign w:val="subscript"/>
        </w:rPr>
        <w:t>td</w:t>
      </w:r>
      <w:r>
        <w:t xml:space="preserve"> is the standard deviation of the geopotential height with a running window of 30 days. The running window is defined such as the respective day acts as centre of the window. For instance, to derive the reference climatology for the 15</w:t>
      </w:r>
      <w:r w:rsidRPr="00D91B5D">
        <w:rPr>
          <w:vertAlign w:val="superscript"/>
        </w:rPr>
        <w:t>th</w:t>
      </w:r>
      <w:r>
        <w:t xml:space="preserve"> of January the mean of the first to the 30</w:t>
      </w:r>
      <w:r w:rsidRPr="00D91B5D">
        <w:rPr>
          <w:vertAlign w:val="superscript"/>
        </w:rPr>
        <w:t>th</w:t>
      </w:r>
      <w:r>
        <w:t xml:space="preserve"> January is calculated for every year. This results in 41 means since our dataset covers 41 years. These 41 means are taken to calculate a mean again, so that we finally have one reference climatology for the 15</w:t>
      </w:r>
      <w:r w:rsidRPr="00D91B5D">
        <w:rPr>
          <w:vertAlign w:val="superscript"/>
        </w:rPr>
        <w:t>th</w:t>
      </w:r>
      <w:r>
        <w:t xml:space="preserve"> of January. This is done analogous for every day of the year, which yields in 366 sperate reference </w:t>
      </w:r>
      <w:r w:rsidR="00FE401B">
        <w:t>climatology</w:t>
      </w:r>
      <w:r>
        <w:t xml:space="preserve"> and standard deviations. The standardized anomaly is used because we want to define weather regimes year around. Since the standardized anomaly includes normalization with the standard deviation, the amplitude in the anomaly caused by the seasonal cycle is removed (GRAMS) prior to the weather regime classification. We here use 30-days for our reference climatology and standard deviation calculation which differs to other </w:t>
      </w:r>
      <w:r>
        <w:lastRenderedPageBreak/>
        <w:t xml:space="preserve">studies. Often, investigations are only made for weather regime in winter where a correction for the seasonality is not needed (REF). Others (GRAMS) are using 90-day but since our interest focus on multiday timescale this is rather long and increase the probability that the signal of the seasonal cycle is included. </w:t>
      </w:r>
    </w:p>
    <w:p w14:paraId="23F342FF" w14:textId="77AA8378" w:rsidR="00E86F17" w:rsidRPr="00E86F17" w:rsidRDefault="00E86F17" w:rsidP="00456E55">
      <w:pPr>
        <w:spacing w:after="160" w:line="259" w:lineRule="auto"/>
        <w:ind w:firstLine="0"/>
        <w:jc w:val="left"/>
      </w:pPr>
      <w:r>
        <w:t>EVTL PICTURES WITH COMPARISON</w:t>
      </w:r>
    </w:p>
    <w:p w14:paraId="08A66BEB" w14:textId="0784875E" w:rsidR="00DF7C62" w:rsidRDefault="00DF7C62" w:rsidP="00DF7C62">
      <w:pPr>
        <w:pStyle w:val="berschrift3"/>
      </w:pPr>
      <w:bookmarkStart w:id="30" w:name="_Toc59530690"/>
      <w:r>
        <w:t>Weather regime classification</w:t>
      </w:r>
      <w:bookmarkEnd w:id="30"/>
    </w:p>
    <w:p w14:paraId="47EB660E" w14:textId="77777777" w:rsidR="00F842BC" w:rsidRDefault="001A0373" w:rsidP="00203817">
      <w:r w:rsidRPr="001A0373">
        <w:t xml:space="preserve">For the weather regime classification, the well-known method of empirical orthogonal function analysis and k-means clustering is used </w:t>
      </w:r>
      <w:r w:rsidRPr="001A0373">
        <w:fldChar w:fldCharType="begin" w:fldLock="1"/>
      </w:r>
      <w:r w:rsidRPr="001A037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1A0373">
        <w:rPr>
          <w:rFonts w:ascii="Cambria Math" w:hAnsi="Cambria Math" w:cs="Cambria Math"/>
        </w:rPr>
        <w:instrText>∼</w:instrText>
      </w:r>
      <w:r w:rsidRPr="001A0373">
        <w:instrText xml:space="preserve">70 per cent of the cases based on the knowledge of the previous </w:instrText>
      </w:r>
      <w:r w:rsidRPr="001A0373">
        <w:rPr>
          <w:rFonts w:ascii="Cambria Math" w:hAnsi="Cambria Math" w:cs="Cambria Math"/>
        </w:rPr>
        <w:instrText>∼</w:instrText>
      </w:r>
      <w:r w:rsidRPr="001A037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Pr="001A0373">
        <w:fldChar w:fldCharType="separate"/>
      </w:r>
      <w:r w:rsidRPr="001A0373">
        <w:rPr>
          <w:noProof/>
        </w:rPr>
        <w:t>(Michelangeli, Vautard and Legras, 1995; Cassou, 2008)</w:t>
      </w:r>
      <w:r w:rsidRPr="001A0373">
        <w:fldChar w:fldCharType="end"/>
      </w:r>
      <w:r>
        <w:t xml:space="preserve">. </w:t>
      </w:r>
      <w:r w:rsidR="00FC1270">
        <w:t>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w:t>
      </w:r>
      <w:r w:rsidR="00734229">
        <w:t>he EOF analysis</w:t>
      </w:r>
      <w:r w:rsidR="00E96670">
        <w:t xml:space="preserve"> on </w:t>
      </w:r>
      <w:r>
        <w:t>our pre-processed data</w:t>
      </w:r>
      <w:r w:rsidR="00734229">
        <w:t xml:space="preserve"> with</w:t>
      </w:r>
      <w:r w:rsidR="00E96670">
        <w:t xml:space="preserve"> the</w:t>
      </w:r>
      <w:r w:rsidR="00734229">
        <w:t xml:space="preserve"> </w:t>
      </w:r>
      <w:r w:rsidR="00E96670">
        <w:t>eofs</w:t>
      </w:r>
      <w:r w:rsidR="00734229">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p>
    <w:p w14:paraId="51364DF9" w14:textId="774C73F7"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t xml:space="preserve"> which explained ~90% of the variance are used to cluster the data into weather regimes.</w:t>
      </w:r>
      <w:r w:rsidR="009D1889">
        <w:t xml:space="preserve"> We use the clustering method k-means which is implemented in th</w:t>
      </w:r>
      <w:r>
        <w:t xml:space="preserve">e python package </w:t>
      </w:r>
      <w:r w:rsidRPr="006A692C">
        <w:t>sklearn</w:t>
      </w:r>
      <w:r w:rsidR="00986EB0">
        <w:t xml:space="preserve">.cluster </w:t>
      </w:r>
      <w:r>
        <w:t xml:space="preserve">by </w:t>
      </w:r>
      <w:r>
        <w:fldChar w:fldCharType="begin" w:fldLock="1"/>
      </w:r>
      <w:r w:rsidR="005E74F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eviouslyFormattedCitation":"(Pedregosa &lt;i&gt;et al.&lt;/i&gt;,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variance within th</w:t>
      </w:r>
      <w:r w:rsidR="00FC1270">
        <w:t>e clusters</w:t>
      </w:r>
      <w:r w:rsidR="00FC1270" w:rsidRPr="0081218E">
        <w:t>.</w:t>
      </w:r>
      <w:r w:rsidR="00FC1270">
        <w:t xml:space="preserve"> The difficulty lies in the definition of the number of clusters. For the Euro-Atlantic region often four clusters are used to define the weather regimes </w:t>
      </w:r>
      <w:r w:rsidR="00FC1270">
        <w:fldChar w:fldCharType="begin" w:fldLock="1"/>
      </w:r>
      <w:r w:rsidR="00FC12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C1270">
        <w:rPr>
          <w:rFonts w:ascii="Cambria Math" w:hAnsi="Cambria Math" w:cs="Cambria Math"/>
        </w:rPr>
        <w:instrText>∼</w:instrText>
      </w:r>
      <w:r w:rsidR="00FC1270">
        <w:instrText xml:space="preserve">70 per cent of the cases based on the knowledge of the previous </w:instrText>
      </w:r>
      <w:r w:rsidR="00FC1270">
        <w:rPr>
          <w:rFonts w:ascii="Cambria Math" w:hAnsi="Cambria Math" w:cs="Cambria Math"/>
        </w:rPr>
        <w:instrText>∼</w:instrText>
      </w:r>
      <w:r w:rsidR="00FC12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FC1270">
        <w:fldChar w:fldCharType="separate"/>
      </w:r>
      <w:r w:rsidR="00FC1270" w:rsidRPr="00583179">
        <w:rPr>
          <w:noProof/>
        </w:rPr>
        <w:t xml:space="preserve">(Michelangeli, Vautard and Legras, 1995; Cassou, 2008; Van Der Wiel </w:t>
      </w:r>
      <w:r w:rsidR="00FC1270" w:rsidRPr="00583179">
        <w:rPr>
          <w:i/>
          <w:noProof/>
        </w:rPr>
        <w:t>et al.</w:t>
      </w:r>
      <w:r w:rsidR="00FC1270" w:rsidRPr="00583179">
        <w:rPr>
          <w:noProof/>
        </w:rPr>
        <w:t>, 2019)</w:t>
      </w:r>
      <w:r w:rsidR="00FC1270">
        <w:fldChar w:fldCharType="end"/>
      </w:r>
      <w:r w:rsidR="00FC1270">
        <w:t>.</w:t>
      </w:r>
      <w:r w:rsidR="001A0373">
        <w:t xml:space="preserve"> </w:t>
      </w:r>
      <w:r w:rsidR="008943E3">
        <w:t xml:space="preserve">The well-studied four weather regimes which are received with the approach are the negative and </w:t>
      </w:r>
      <w:r w:rsidR="006C3E2E">
        <w:t>positive</w:t>
      </w:r>
      <w:r w:rsidR="008943E3">
        <w:t xml:space="preserve"> phase of the North Atlantic </w:t>
      </w:r>
      <w:r w:rsidR="006C3E2E">
        <w:t>Oscillation</w:t>
      </w:r>
      <w:r w:rsidR="008943E3">
        <w:t xml:space="preserve">, the Scandinavia high and the </w:t>
      </w:r>
      <w:r w:rsidR="006C3E2E">
        <w:t>Atlantic</w:t>
      </w:r>
      <w:r w:rsidR="008943E3">
        <w:t xml:space="preserve"> ridge (EVTL FIG). </w:t>
      </w:r>
      <w:r w:rsidR="001A0373">
        <w:t>But th</w:t>
      </w:r>
      <w:r w:rsidR="00F842BC">
        <w:t>ese</w:t>
      </w:r>
      <w:r w:rsidR="001A0373">
        <w:t xml:space="preserve"> studies </w:t>
      </w:r>
      <w:r w:rsidR="001A0373" w:rsidRPr="00F842BC">
        <w:rPr>
          <w:color w:val="FF0000"/>
        </w:rPr>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F842BC">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F842BC">
        <w:t xml:space="preserve"> the optimal number of clusters to define weather regime year around is seven which seems to be plausible by a simple check with the elbow and silhouette method</w:t>
      </w:r>
      <w:r w:rsidR="000F1204">
        <w:t xml:space="preserve"> (EVTL FIG)</w:t>
      </w:r>
      <w:r w:rsidR="00574B23">
        <w:t xml:space="preserve">. Therefore, we use 7 clusters as well which additionally make a </w:t>
      </w:r>
      <w:r w:rsidR="00A40637">
        <w:t xml:space="preserve">comparison to the study by </w:t>
      </w:r>
      <w:r w:rsidR="00A40637">
        <w:fldChar w:fldCharType="begin" w:fldLock="1"/>
      </w:r>
      <w:r w:rsidR="00A40637">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A807C1" w:rsidRPr="00A807C1">
        <w:t xml:space="preserve">the weather regime </w:t>
      </w:r>
      <w:r w:rsidR="00FE401B">
        <w:t>does not last</w:t>
      </w:r>
      <w:r w:rsidR="00A807C1" w:rsidRPr="00A807C1">
        <w:t xml:space="preserve"> for at least 3 days </w:t>
      </w:r>
      <w:r w:rsidR="00A807C1">
        <w:t xml:space="preserve">and assign these days to </w:t>
      </w:r>
      <w:r w:rsidR="00974F1D">
        <w:t xml:space="preserve">a </w:t>
      </w:r>
      <w:r w:rsidR="00A807C1">
        <w:t xml:space="preserve">separate weather regime hereafter called “no-regime”. </w:t>
      </w:r>
    </w:p>
    <w:p w14:paraId="1056D6DF" w14:textId="713D0C51" w:rsidR="007B1B6F" w:rsidRDefault="00A40637" w:rsidP="00203817">
      <w:r>
        <w:t xml:space="preserve">To summaries, we use EOF analyses and k mean clustering to derive an assignment for each day of </w:t>
      </w:r>
      <w:r w:rsidR="00B50C62">
        <w:t>the</w:t>
      </w:r>
      <w:r>
        <w:t xml:space="preserve"> ERA5 dataset to</w:t>
      </w:r>
      <w:r w:rsidR="007A4B5F">
        <w:t xml:space="preserve"> one of 7</w:t>
      </w:r>
      <w:r>
        <w:t xml:space="preserve"> weather regime o</w:t>
      </w:r>
      <w:r w:rsidR="007A4B5F">
        <w:t>r</w:t>
      </w:r>
      <w:r>
        <w:t xml:space="preserve"> to no-regime. </w:t>
      </w:r>
    </w:p>
    <w:p w14:paraId="6FB3E677" w14:textId="77777777" w:rsidR="007B1B6F" w:rsidRDefault="007B1B6F">
      <w:pPr>
        <w:spacing w:after="160" w:line="259" w:lineRule="auto"/>
        <w:ind w:firstLine="0"/>
        <w:jc w:val="left"/>
      </w:pPr>
      <w:r>
        <w:br w:type="page"/>
      </w:r>
    </w:p>
    <w:p w14:paraId="5218CDC3" w14:textId="77777777" w:rsidR="00DF7C62" w:rsidRDefault="00DF7C62" w:rsidP="00203817"/>
    <w:p w14:paraId="6BDCCBF6" w14:textId="6EFC5FD1" w:rsidR="00DF7C62" w:rsidRDefault="003C233A" w:rsidP="0080390B">
      <w:pPr>
        <w:pStyle w:val="berschrift3"/>
      </w:pPr>
      <w:bookmarkStart w:id="31" w:name="_Toc59530691"/>
      <w:r>
        <w:t>Capacity</w:t>
      </w:r>
      <w:r w:rsidR="0080390B">
        <w:t xml:space="preserve"> factors</w:t>
      </w:r>
      <w:bookmarkEnd w:id="31"/>
    </w:p>
    <w:p w14:paraId="17BD64CE" w14:textId="42766BB7" w:rsidR="00153AE5" w:rsidRDefault="000B5D0A" w:rsidP="00153AE5">
      <w:r>
        <w:t>We use t</w:t>
      </w:r>
      <w:r w:rsidR="00974F1D">
        <w:t>he national aggregated CF by renewable.ninja</w:t>
      </w:r>
      <w:r>
        <w:t xml:space="preserve">, which are </w:t>
      </w:r>
      <w:r w:rsidR="00974F1D">
        <w:t>provide</w:t>
      </w:r>
      <w:r>
        <w:t>d</w:t>
      </w:r>
      <w:r w:rsidR="00974F1D">
        <w:t xml:space="preserve"> in hourly intervals. </w:t>
      </w:r>
      <w:r w:rsidR="00153AE5">
        <w:t xml:space="preserve">The advantage of this dataset is the included bias correction described above. 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rsidR="00153AE5">
        <w:fldChar w:fldCharType="begin" w:fldLock="1"/>
      </w:r>
      <w:r w:rsidR="00153AE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rsidR="00153AE5">
        <w:fldChar w:fldCharType="separate"/>
      </w:r>
      <w:r w:rsidR="00153AE5" w:rsidRPr="00BF2D26">
        <w:rPr>
          <w:noProof/>
        </w:rPr>
        <w:t>(Pfenninger and Staffell, 2016)</w:t>
      </w:r>
      <w:r w:rsidR="00153AE5">
        <w:fldChar w:fldCharType="end"/>
      </w:r>
      <w:r w:rsidR="00153AE5">
        <w:t xml:space="preserve">. Nevertheless, a further advantage of this approach is that we would be in line with the study of </w:t>
      </w:r>
      <w:r w:rsidR="00153AE5">
        <w:fldChar w:fldCharType="begin" w:fldLock="1"/>
      </w:r>
      <w:r w:rsidR="00153AE5">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153AE5">
        <w:fldChar w:fldCharType="separate"/>
      </w:r>
      <w:r w:rsidR="00153AE5">
        <w:rPr>
          <w:noProof/>
        </w:rPr>
        <w:t xml:space="preserve">Grams </w:t>
      </w:r>
      <w:r w:rsidR="00153AE5">
        <w:rPr>
          <w:i/>
          <w:noProof/>
        </w:rPr>
        <w:t>et al.</w:t>
      </w:r>
      <w:r w:rsidR="00153AE5">
        <w:rPr>
          <w:noProof/>
        </w:rPr>
        <w:t xml:space="preserve"> (2017)</w:t>
      </w:r>
      <w:r w:rsidR="00153AE5">
        <w:fldChar w:fldCharType="end"/>
      </w:r>
      <w:r w:rsidR="00153AE5">
        <w:t xml:space="preserve"> which makes further comparison or combination analyses of wind and solar power output variability easier. </w:t>
      </w:r>
    </w:p>
    <w:p w14:paraId="7DD2D1F4" w14:textId="0AECEED5" w:rsidR="00576C10" w:rsidRDefault="005506E9" w:rsidP="00576C10">
      <w:r>
        <w:t>W</w:t>
      </w:r>
      <w:r w:rsidR="00974F1D">
        <w:t xml:space="preserve">e resample </w:t>
      </w:r>
      <w:r w:rsidR="00153AE5">
        <w:t>the dataset</w:t>
      </w:r>
      <w:r w:rsidR="00347B79">
        <w:t xml:space="preserve"> analogously</w:t>
      </w:r>
      <w:r w:rsidR="000B5D0A">
        <w:t xml:space="preserve"> to the ERA5 data</w:t>
      </w:r>
      <w:r w:rsidR="00153AE5">
        <w:t>set</w:t>
      </w:r>
      <w:r w:rsidR="00347B79">
        <w:t xml:space="preserve"> </w:t>
      </w:r>
      <w:r w:rsidR="00974F1D">
        <w:t>to</w:t>
      </w:r>
      <w:r>
        <w:t xml:space="preserve"> get</w:t>
      </w:r>
      <w:r w:rsidR="00974F1D">
        <w:t xml:space="preserve"> daily means. </w:t>
      </w:r>
      <w:r w:rsidR="00347B79">
        <w:t>Since the</w:t>
      </w:r>
      <w:r w:rsidR="000077FD">
        <w:t xml:space="preserve"> CF are highly influenced by the seasonal </w:t>
      </w:r>
      <w:r w:rsidR="00347B79">
        <w:t>cycle, we analyse them separately for each season (winter, spring, summer, autumn)</w:t>
      </w:r>
      <w:r w:rsidR="000077FD">
        <w:t xml:space="preserve">. EVTLFIG. </w:t>
      </w:r>
      <w:r w:rsidR="00347B79">
        <w:t xml:space="preserve">With the </w:t>
      </w:r>
      <w:r w:rsidR="00E207CC">
        <w:t xml:space="preserve">weather regime </w:t>
      </w:r>
      <w:r w:rsidR="00347B79">
        <w:t>classification</w:t>
      </w:r>
      <w:r w:rsidR="00A97F0B">
        <w:t xml:space="preserve"> method</w:t>
      </w:r>
      <w:r w:rsidR="00347B79">
        <w:t xml:space="preserve"> we </w:t>
      </w:r>
      <w:r w:rsidR="00E65FCD">
        <w:t xml:space="preserve">now can attribute the capacity factor to </w:t>
      </w:r>
      <w:r w:rsidR="00A97F0B">
        <w:t>the different weather regimes</w:t>
      </w:r>
      <w:r w:rsidR="00E65FCD">
        <w:t>.</w:t>
      </w:r>
      <w:r w:rsidR="0061573A">
        <w:t xml:space="preserve"> </w:t>
      </w:r>
      <w:r w:rsidR="00576C10">
        <w:t xml:space="preserve">We use the </w:t>
      </w:r>
      <w:r w:rsidR="0061573A">
        <w:t>attributed</w:t>
      </w:r>
      <w:r w:rsidR="00576C10">
        <w:t xml:space="preserve"> capacity factors to calculate a mean capacity factor per weather regime, </w:t>
      </w:r>
      <w:r w:rsidR="00E207CC">
        <w:t>season,</w:t>
      </w:r>
      <w:r w:rsidR="00576C10">
        <w:t xml:space="preserve"> and country. The difference between this mean capacity factors and the mean capacity factors for the whole season of a country determines whether the impact of the weather regime exhibits over- or underproduction</w:t>
      </w:r>
      <w:r w:rsidR="0061573A">
        <w:t xml:space="preserve"> </w:t>
      </w:r>
      <w:r w:rsidR="003C6ECA">
        <w:t>(</w:t>
      </w:r>
      <w:r w:rsidR="003C6ECA">
        <w:fldChar w:fldCharType="begin"/>
      </w:r>
      <w:r w:rsidR="003C6ECA">
        <w:instrText xml:space="preserve"> REF _Ref58929497 \h </w:instrText>
      </w:r>
      <w:r w:rsidR="003C6ECA">
        <w:fldChar w:fldCharType="separate"/>
      </w:r>
      <w:r w:rsidR="003C6ECA">
        <w:t xml:space="preserve">Eq. </w:t>
      </w:r>
      <w:r w:rsidR="003C6ECA">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Default="005F14E3"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01A64719" w:rsidR="00576C10" w:rsidRDefault="00576C10" w:rsidP="002D036D">
            <w:pPr>
              <w:spacing w:line="240" w:lineRule="auto"/>
              <w:ind w:firstLine="0"/>
              <w:jc w:val="right"/>
            </w:pPr>
            <w:bookmarkStart w:id="32" w:name="_Ref58929497"/>
            <w:r>
              <w:t xml:space="preserve">Eq. </w:t>
            </w:r>
            <w:r>
              <w:fldChar w:fldCharType="begin"/>
            </w:r>
            <w:r>
              <w:instrText>SEQ Equation \* ARABIC</w:instrText>
            </w:r>
            <w:r>
              <w:fldChar w:fldCharType="separate"/>
            </w:r>
            <w:r w:rsidR="003C6ECA">
              <w:rPr>
                <w:noProof/>
              </w:rPr>
              <w:t>3</w:t>
            </w:r>
            <w:r>
              <w:fldChar w:fldCharType="end"/>
            </w:r>
            <w:bookmarkEnd w:id="32"/>
          </w:p>
        </w:tc>
      </w:tr>
    </w:tbl>
    <w:p w14:paraId="3D83104C" w14:textId="3D0B8F1D" w:rsidR="00576C10" w:rsidRDefault="00576C10" w:rsidP="00576C10">
      <w:pPr>
        <w:ind w:firstLine="0"/>
      </w:pPr>
      <w:r>
        <w:br/>
        <w:t>where CF</w:t>
      </w:r>
      <w:r>
        <w:rPr>
          <w:vertAlign w:val="subscript"/>
        </w:rPr>
        <w:t>wr,country,season</w:t>
      </w:r>
      <w:r>
        <w:t xml:space="preserve"> is the mean capacity factor of a specific weather regime, country and season [unitless] and CF</w:t>
      </w:r>
      <w:r>
        <w:rPr>
          <w:vertAlign w:val="subscript"/>
        </w:rPr>
        <w:t>country,season</w:t>
      </w:r>
      <w:r>
        <w:t xml:space="preserve"> is the mean capacity factor of a country for the whole season [unitless].</w:t>
      </w:r>
    </w:p>
    <w:p w14:paraId="53BD190F" w14:textId="1E633804" w:rsidR="00DA3E2F" w:rsidRDefault="00DA3E2F" w:rsidP="00576C10">
      <w:r>
        <w:t xml:space="preserve">Multiplication of capacity factors with installed capacities yields power output (Eq. 1). This can be used to expand </w:t>
      </w:r>
      <w:r>
        <w:fldChar w:fldCharType="begin"/>
      </w:r>
      <w:r>
        <w:instrText>REF _Ref38540911 \h</w:instrText>
      </w:r>
      <w:r>
        <w:fldChar w:fldCharType="separate"/>
      </w:r>
      <w:r>
        <w:t xml:space="preserve">Eq. </w:t>
      </w:r>
      <w:r>
        <w:rPr>
          <w:noProof/>
        </w:rPr>
        <w:t>3</w:t>
      </w:r>
      <w:r>
        <w:fldChar w:fldCharType="end"/>
      </w:r>
      <w:r>
        <w:t xml:space="preserve"> which gives us the total deviation of solar power output of Europe per weather regime and season.</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5F14E3"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44CE3429" w:rsidR="00EF57C1" w:rsidRDefault="00EF57C1" w:rsidP="002D036D">
            <w:pPr>
              <w:spacing w:line="240" w:lineRule="auto"/>
              <w:ind w:firstLine="0"/>
              <w:jc w:val="right"/>
            </w:pPr>
            <w:r>
              <w:t xml:space="preserve">Eq. </w:t>
            </w:r>
            <w:r>
              <w:fldChar w:fldCharType="begin"/>
            </w:r>
            <w:r>
              <w:instrText>SEQ Equation \* ARABIC</w:instrText>
            </w:r>
            <w:r>
              <w:fldChar w:fldCharType="separate"/>
            </w:r>
            <w:r w:rsidR="00DA3E2F">
              <w:rPr>
                <w:noProof/>
              </w:rPr>
              <w:t>4</w:t>
            </w:r>
            <w:r>
              <w:fldChar w:fldCharType="end"/>
            </w:r>
          </w:p>
        </w:tc>
      </w:tr>
    </w:tbl>
    <w:p w14:paraId="495EAB8D" w14:textId="69E316E5" w:rsidR="00A97F0B" w:rsidRDefault="00A97F0B" w:rsidP="00576C10">
      <w:r>
        <w:t>where IC</w:t>
      </w:r>
      <w:r>
        <w:rPr>
          <w:vertAlign w:val="subscript"/>
        </w:rPr>
        <w:t>country</w:t>
      </w:r>
      <w:r>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is the </w:t>
      </w:r>
      <w:r w:rsidR="001C5730">
        <w:t>deviation of CF</w:t>
      </w:r>
      <w:r>
        <w:t xml:space="preserve"> </w:t>
      </w:r>
      <w:r w:rsidR="001C5730">
        <w:t xml:space="preserve">per weather regime, </w:t>
      </w:r>
      <w:r w:rsidR="009077AB">
        <w:t>country</w:t>
      </w:r>
      <w:r w:rsidR="001C5730">
        <w:t xml:space="preserve"> and season to the</w:t>
      </w:r>
      <w:r w:rsidR="009077AB">
        <w:t xml:space="preserve"> seasonal</w:t>
      </w:r>
      <w:r w:rsidR="001C5730">
        <w:t xml:space="preserve"> mean </w:t>
      </w:r>
      <w:r>
        <w:t>[</w:t>
      </w:r>
      <w:r w:rsidR="001C5730">
        <w:t>unitless</w:t>
      </w:r>
      <w:r>
        <w:t>].</w:t>
      </w:r>
    </w:p>
    <w:p w14:paraId="54759FEE" w14:textId="73641CD0" w:rsidR="001D2563" w:rsidRDefault="00576C10" w:rsidP="00576C10">
      <w:r>
        <w:t>We will use</w:t>
      </w:r>
      <w:r w:rsidR="001D2563">
        <w:t xml:space="preserve"> (</w:t>
      </w:r>
      <w:r w:rsidR="001D2563">
        <w:fldChar w:fldCharType="begin"/>
      </w:r>
      <w:r w:rsidR="001D2563">
        <w:instrText xml:space="preserve"> REF _Ref58929497 \h </w:instrText>
      </w:r>
      <w:r w:rsidR="001D2563">
        <w:fldChar w:fldCharType="separate"/>
      </w:r>
      <w:r w:rsidR="001D2563">
        <w:t xml:space="preserve">Eq. </w:t>
      </w:r>
      <w:r w:rsidR="001D2563">
        <w:rPr>
          <w:noProof/>
        </w:rPr>
        <w:t>3</w:t>
      </w:r>
      <w:r w:rsidR="001D2563">
        <w:fldChar w:fldCharType="end"/>
      </w:r>
      <w:r w:rsidR="001D2563">
        <w:t xml:space="preserve"> and)</w:t>
      </w:r>
      <w:r>
        <w:t xml:space="preserve"> </w:t>
      </w:r>
      <w:r>
        <w:fldChar w:fldCharType="begin"/>
      </w:r>
      <w:r>
        <w:instrText>REF _Ref38541375 \h</w:instrText>
      </w:r>
      <w:r>
        <w:fldChar w:fldCharType="separate"/>
      </w:r>
      <w:r>
        <w:t xml:space="preserve">Eq. </w:t>
      </w:r>
      <w:r>
        <w:rPr>
          <w:noProof/>
        </w:rPr>
        <w:t>4</w:t>
      </w:r>
      <w:r>
        <w:fldChar w:fldCharType="end"/>
      </w:r>
      <w:r>
        <w:t xml:space="preserve"> as an expression for the variability. </w:t>
      </w:r>
      <w:r w:rsidR="001D2563">
        <w:t>If the result of this equation is zero, the PV power production of the respective weather regime</w:t>
      </w:r>
      <w:r w:rsidR="001E2510">
        <w:t xml:space="preserve"> and season</w:t>
      </w:r>
      <w:r w:rsidR="001D2563">
        <w:t xml:space="preserve"> is equal to the mean</w:t>
      </w:r>
      <w:r w:rsidR="001E2510">
        <w:t xml:space="preserve"> PV power</w:t>
      </w:r>
      <w:r w:rsidR="001D2563">
        <w:t xml:space="preserve"> production </w:t>
      </w:r>
      <w:r w:rsidR="001E2510">
        <w:t xml:space="preserve">of the respective weather regime and </w:t>
      </w:r>
      <w:r w:rsidR="00264F71">
        <w:t>season</w:t>
      </w:r>
      <w:r w:rsidR="001E2510">
        <w:t xml:space="preserve"> and therefore the variability is </w:t>
      </w:r>
      <w:r w:rsidR="00295A65">
        <w:t>maximally reduced</w:t>
      </w:r>
      <w:r w:rsidR="001E2510">
        <w:t xml:space="preserve">. </w:t>
      </w:r>
    </w:p>
    <w:p w14:paraId="4B1249B4" w14:textId="77777777" w:rsidR="00A97F0B" w:rsidRPr="00295A65" w:rsidRDefault="00576C10" w:rsidP="00576C10">
      <w:pPr>
        <w:rPr>
          <w:color w:val="FF0000"/>
        </w:rPr>
      </w:pPr>
      <w:r w:rsidRPr="00295A65">
        <w:rPr>
          <w:color w:val="FF0000"/>
        </w:rPr>
        <w:t>The only unknown we still have is the installed capacity per country.</w:t>
      </w:r>
    </w:p>
    <w:p w14:paraId="48E92F13" w14:textId="55AAD62E" w:rsidR="00295A65" w:rsidRDefault="00295A65">
      <w:pPr>
        <w:spacing w:after="160" w:line="259" w:lineRule="auto"/>
        <w:ind w:firstLine="0"/>
        <w:jc w:val="left"/>
      </w:pPr>
      <w:r>
        <w:br w:type="page"/>
      </w:r>
    </w:p>
    <w:p w14:paraId="741C978B" w14:textId="1EE2A2B1" w:rsidR="00236C9B" w:rsidRDefault="00236C9B" w:rsidP="00295A65">
      <w:pPr>
        <w:pStyle w:val="berschrift3"/>
      </w:pPr>
      <w:bookmarkStart w:id="33" w:name="_Toc59530692"/>
      <w:r>
        <w:lastRenderedPageBreak/>
        <w:t>Current and planned situation</w:t>
      </w:r>
      <w:bookmarkEnd w:id="33"/>
      <w:r w:rsidR="00540D96">
        <w:t xml:space="preserve"> (2030)</w:t>
      </w:r>
    </w:p>
    <w:p w14:paraId="04C153CC" w14:textId="1948151C" w:rsidR="00236C9B" w:rsidRDefault="008C6443" w:rsidP="00236C9B">
      <w:pPr>
        <w:rPr>
          <w:color w:val="FF0000"/>
        </w:rPr>
      </w:pPr>
      <w:r w:rsidRPr="008C6443">
        <w:rPr>
          <w:color w:val="FF0000"/>
        </w:rPr>
        <w:t>To meet the EU’s energy and climate targets for 2030, EU Member States need to establish a 10-year integrated national energy and climate plan (NECP) for the period from 2021 to 2030. I</w:t>
      </w:r>
    </w:p>
    <w:p w14:paraId="7D5E88D1" w14:textId="3A76692D" w:rsidR="002C47FA" w:rsidRDefault="002C47FA" w:rsidP="00236C9B">
      <w:pPr>
        <w:rPr>
          <w:color w:val="FF0000"/>
        </w:rPr>
      </w:pPr>
    </w:p>
    <w:p w14:paraId="6BADAA4D" w14:textId="156954B6" w:rsidR="002C47FA" w:rsidRDefault="002C47FA" w:rsidP="00236C9B">
      <w:pPr>
        <w:rPr>
          <w:color w:val="FF0000"/>
        </w:rPr>
      </w:pPr>
      <w:r>
        <w:rPr>
          <w:color w:val="FF0000"/>
        </w:rPr>
        <w:t xml:space="preserve">2030 data </w:t>
      </w:r>
      <w:r w:rsidRPr="002C47FA">
        <w:rPr>
          <w:color w:val="FF0000"/>
        </w:rPr>
        <w:sym w:font="Wingdings" w:char="F0E0"/>
      </w:r>
      <w:r>
        <w:rPr>
          <w:color w:val="FF0000"/>
        </w:rPr>
        <w:t xml:space="preserve"> IRENA </w:t>
      </w:r>
      <w:r w:rsidRPr="002C47FA">
        <w:rPr>
          <w:color w:val="FF0000"/>
        </w:rPr>
        <w:sym w:font="Wingdings" w:char="F0E0"/>
      </w:r>
      <w:r>
        <w:rPr>
          <w:color w:val="FF0000"/>
        </w:rPr>
        <w:t xml:space="preserve"> plus missing countries!!?? </w:t>
      </w:r>
      <w:r w:rsidRPr="002C47FA">
        <w:rPr>
          <w:color w:val="FF0000"/>
        </w:rPr>
        <w:sym w:font="Wingdings" w:char="F0E0"/>
      </w:r>
      <w:r>
        <w:rPr>
          <w:color w:val="FF0000"/>
        </w:rPr>
        <w:t xml:space="preserve"> CH, UK</w:t>
      </w:r>
    </w:p>
    <w:p w14:paraId="4048D21D" w14:textId="77777777" w:rsidR="002C47FA" w:rsidRPr="008C6443" w:rsidRDefault="002C47FA" w:rsidP="00236C9B">
      <w:pPr>
        <w:rPr>
          <w:color w:val="FF0000"/>
        </w:rPr>
      </w:pPr>
    </w:p>
    <w:p w14:paraId="6C01B7EC" w14:textId="0136BCB5" w:rsidR="00347B79" w:rsidRDefault="00236C9B" w:rsidP="00295A65">
      <w:pPr>
        <w:pStyle w:val="berschrift3"/>
      </w:pPr>
      <w:bookmarkStart w:id="34" w:name="_Toc59530693"/>
      <w:r>
        <w:t xml:space="preserve">Variability reduction with optimal </w:t>
      </w:r>
      <w:r w:rsidR="00295A65">
        <w:t>IC distribution</w:t>
      </w:r>
      <w:bookmarkEnd w:id="34"/>
    </w:p>
    <w:p w14:paraId="695171DE" w14:textId="321CDBEB" w:rsidR="00335429" w:rsidRDefault="00295A65" w:rsidP="00295A65">
      <w:r>
        <w:t xml:space="preserve">To </w:t>
      </w:r>
      <w:r w:rsidR="00132E93">
        <w:t>determine an</w:t>
      </w:r>
      <w:r>
        <w:t xml:space="preserve"> IC distribution which</w:t>
      </w:r>
      <w:r w:rsidR="00132E93">
        <w:t xml:space="preserve"> distinctive</w:t>
      </w:r>
      <w:r>
        <w:t xml:space="preserve"> reduce</w:t>
      </w:r>
      <w:r w:rsidR="00132E93">
        <w:t>s</w:t>
      </w:r>
      <w:r>
        <w:t xml:space="preserve"> the </w:t>
      </w:r>
      <w:r w:rsidR="00132E93">
        <w:t xml:space="preserve">PV power generation </w:t>
      </w:r>
      <w:r>
        <w:t>variability</w:t>
      </w:r>
      <w:r w:rsidR="00132E93">
        <w:t xml:space="preserve">, </w:t>
      </w:r>
      <w:r w:rsidR="00335429">
        <w:t xml:space="preserve">EQXY is used </w:t>
      </w:r>
      <w:r w:rsidR="00C82E5A">
        <w:t>as a</w:t>
      </w:r>
      <w:r w:rsidR="00E87FED">
        <w:t xml:space="preserve"> </w:t>
      </w:r>
      <w:r w:rsidR="00335429">
        <w:t>linear least-square problem</w:t>
      </w:r>
      <w:r w:rsidR="0006209D">
        <w:t xml:space="preserve"> and </w:t>
      </w:r>
      <w:r w:rsidR="00C82E5A">
        <w:t xml:space="preserve">is </w:t>
      </w:r>
      <w:r w:rsidR="0006209D">
        <w:t>solve</w:t>
      </w:r>
      <w:r w:rsidR="00C82E5A">
        <w:t>d</w:t>
      </w:r>
      <w:r w:rsidR="00335429">
        <w:t xml:space="preserve"> with </w:t>
      </w:r>
      <w:r w:rsidR="00132E93">
        <w:t xml:space="preserve">an </w:t>
      </w:r>
      <w:r w:rsidR="00335429">
        <w:t xml:space="preserve">upper and lower bound on the variables. This is done with the </w:t>
      </w:r>
      <w:r w:rsidR="00335429" w:rsidRPr="00335429">
        <w:t>scipy.optimize.lsq_linear</w:t>
      </w:r>
      <w:r w:rsidR="00335429">
        <w:t xml:space="preserve"> python</w:t>
      </w:r>
      <w:r w:rsidR="0006209D">
        <w:t xml:space="preserve"> package</w:t>
      </w:r>
      <w:r w:rsidR="00335429">
        <w:t xml:space="preserve"> which solve</w:t>
      </w:r>
      <w:r w:rsidR="0006209D">
        <w:t>s</w:t>
      </w:r>
      <w:r w:rsidR="00335429">
        <w:t xml:space="preserve"> t</w:t>
      </w:r>
      <w:r w:rsidR="00335429" w:rsidRPr="00335429">
        <w:t>he following optimization problem:</w:t>
      </w:r>
    </w:p>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77777777" w:rsidR="00335429" w:rsidRDefault="00335429" w:rsidP="002D036D">
            <w:pPr>
              <w:spacing w:line="240" w:lineRule="auto"/>
              <w:ind w:firstLine="0"/>
              <w:jc w:val="right"/>
            </w:pPr>
            <w:r>
              <w:t xml:space="preserve">Eq. </w:t>
            </w:r>
            <w:r>
              <w:fldChar w:fldCharType="begin"/>
            </w:r>
            <w:r>
              <w:instrText>SEQ Equation \* ARABIC</w:instrText>
            </w:r>
            <w:r>
              <w:fldChar w:fldCharType="separate"/>
            </w:r>
            <w:r>
              <w:rPr>
                <w:noProof/>
              </w:rPr>
              <w:t>4</w:t>
            </w:r>
            <w:r>
              <w:fldChar w:fldCharType="end"/>
            </w:r>
          </w:p>
        </w:tc>
      </w:tr>
    </w:tbl>
    <w:p w14:paraId="5BEF327E" w14:textId="182D8E3B" w:rsidR="00335429" w:rsidRDefault="00E87FED" w:rsidP="00E87FED">
      <w:pPr>
        <w:ind w:firstLine="0"/>
      </w:pPr>
      <w:r>
        <w:t>w</w:t>
      </w:r>
      <w:r w:rsidR="00856E37">
        <w:t xml:space="preserve">here </w:t>
      </w:r>
      <w:r>
        <w:t xml:space="preserve">A is the </w:t>
      </w:r>
      <w:r w:rsidR="002D036D">
        <w:t>coefficient</w:t>
      </w:r>
      <w:r>
        <w:t xml:space="preserve"> matrix, x is the solution found, b is the target vector, lb is the lower bound of the solution x and ub is the upper bound </w:t>
      </w:r>
      <w:r w:rsidR="00352A17">
        <w:t>o</w:t>
      </w:r>
      <w:r>
        <w:t xml:space="preserve">f the solution x. </w:t>
      </w:r>
    </w:p>
    <w:p w14:paraId="5E0B60DB" w14:textId="00A6431B"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EQXY the following:</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21EBCC92" w14:textId="065E9E31" w:rsidR="001176AF" w:rsidRPr="001176AF" w:rsidRDefault="001176AF" w:rsidP="001176AF">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p w14:paraId="62DDD881" w14:textId="449EFA0E"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73C7B17D" w14:textId="71438862" w:rsidR="001176AF" w:rsidRDefault="001176AF" w:rsidP="002D036D">
            <w:pPr>
              <w:spacing w:line="240" w:lineRule="auto"/>
              <w:ind w:firstLine="0"/>
              <w:jc w:val="right"/>
            </w:pPr>
            <w:r>
              <w:t xml:space="preserve">Eq. </w:t>
            </w:r>
            <w:r>
              <w:fldChar w:fldCharType="begin"/>
            </w:r>
            <w:r>
              <w:instrText>SEQ Equation \* ARABIC</w:instrText>
            </w:r>
            <w:r>
              <w:fldChar w:fldCharType="separate"/>
            </w:r>
            <w:r>
              <w:rPr>
                <w:noProof/>
              </w:rPr>
              <w:t>5</w:t>
            </w:r>
            <w:r>
              <w:fldChar w:fldCharType="end"/>
            </w:r>
          </w:p>
        </w:tc>
      </w:tr>
    </w:tbl>
    <w:p w14:paraId="5FBA01CF" w14:textId="24E37263" w:rsidR="001176AF" w:rsidRDefault="00C82E5A" w:rsidP="001176AF">
      <w:pPr>
        <w:ind w:firstLine="0"/>
      </w:pPr>
      <w:r>
        <w:t>W</w:t>
      </w:r>
      <w:r w:rsidR="001176AF">
        <w:t>here</w:t>
      </w:r>
      <w:r>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winter,AL</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 xml:space="preserve">in the Albanian winter. </w:t>
      </w:r>
      <w:r w:rsidR="006F2F87">
        <w:rPr>
          <w:iCs/>
        </w:rPr>
        <w:t xml:space="preserve">The </w:t>
      </w:r>
      <w:r w:rsidR="00E371C9">
        <w:rPr>
          <w:iCs/>
        </w:rPr>
        <w:t xml:space="preserve">country stays the </w:t>
      </w:r>
      <w:r w:rsidR="00325C4B">
        <w:rPr>
          <w:iCs/>
        </w:rPr>
        <w:t>same</w:t>
      </w:r>
      <w:r w:rsidR="006F2F87">
        <w:rPr>
          <w:iCs/>
        </w:rPr>
        <w:t xml:space="preserve"> per column</w:t>
      </w:r>
      <w:r w:rsidR="00325C4B">
        <w:rPr>
          <w:iCs/>
        </w:rPr>
        <w:t>,</w:t>
      </w:r>
      <w:r w:rsidR="00E371C9">
        <w:rPr>
          <w:iCs/>
        </w:rPr>
        <w:t xml:space="preserve"> but </w:t>
      </w:r>
      <w:r w:rsidR="00325C4B">
        <w:rPr>
          <w:iCs/>
        </w:rPr>
        <w:t>it</w:t>
      </w:r>
      <w:r w:rsidR="00E371C9">
        <w:rPr>
          <w:iCs/>
        </w:rPr>
        <w:t xml:space="preserve"> goes through </w:t>
      </w:r>
      <w:r w:rsidR="00325C4B">
        <w:rPr>
          <w:iCs/>
        </w:rPr>
        <w:t>all</w:t>
      </w:r>
      <w:r w:rsidR="00E371C9">
        <w:rPr>
          <w:iCs/>
        </w:rPr>
        <w:t xml:space="preserve"> weather regimes</w:t>
      </w:r>
      <w:r w:rsidR="0019275B">
        <w:rPr>
          <w:iCs/>
        </w:rPr>
        <w:t xml:space="preserve"> (0-6)</w:t>
      </w:r>
      <w:r w:rsidR="00E371C9">
        <w:rPr>
          <w:iCs/>
        </w:rPr>
        <w:t xml:space="preserve"> and seasons, which gives a total of </w:t>
      </w:r>
      <w:r w:rsidR="0019275B">
        <w:rPr>
          <w:iCs/>
        </w:rPr>
        <w:t>28</w:t>
      </w:r>
      <w:r w:rsidR="00E371C9">
        <w:rPr>
          <w:iCs/>
        </w:rPr>
        <w:t xml:space="preserve"> </w:t>
      </w:r>
      <w:r w:rsidR="00BF3CCD">
        <w:rPr>
          <w:iCs/>
        </w:rPr>
        <w:t>rows</w:t>
      </w:r>
      <w:r w:rsidR="00E371C9">
        <w:rPr>
          <w:iCs/>
        </w:rPr>
        <w:t xml:space="preserve">. </w:t>
      </w:r>
      <w:r w:rsidR="00BF3CCD">
        <w:rPr>
          <w:iCs/>
        </w:rPr>
        <w:t>In one r</w:t>
      </w:r>
      <w:r w:rsidR="00E371C9">
        <w:rPr>
          <w:iCs/>
        </w:rPr>
        <w:t>ow the matrix goes through all count</w:t>
      </w:r>
      <w:r>
        <w:rPr>
          <w:iCs/>
        </w:rPr>
        <w:t>r</w:t>
      </w:r>
      <w:r w:rsidR="00E371C9">
        <w:rPr>
          <w:iCs/>
        </w:rPr>
        <w:t>ies</w:t>
      </w:r>
      <w:r>
        <w:rPr>
          <w:iCs/>
        </w:rPr>
        <w:t>,</w:t>
      </w:r>
      <w:r w:rsidR="00E371C9">
        <w:rPr>
          <w:iCs/>
        </w:rPr>
        <w:t xml:space="preserve"> from Albania to Slovakia</w:t>
      </w:r>
      <w:r w:rsidR="00BF3CCD">
        <w:rPr>
          <w:iCs/>
        </w:rPr>
        <w:t>,</w:t>
      </w:r>
      <w:r w:rsidR="00E371C9">
        <w:rPr>
          <w:iCs/>
        </w:rPr>
        <w:t xml:space="preserve"> </w:t>
      </w:r>
      <w:r w:rsidR="00BF3CCD" w:rsidRPr="00BF3CCD">
        <w:rPr>
          <w:iCs/>
        </w:rPr>
        <w:t xml:space="preserve">which results in 34 columns with our </w:t>
      </w:r>
      <w:r w:rsidR="00BF3CCD" w:rsidRPr="007C507D">
        <w:rPr>
          <w:iCs/>
          <w:color w:val="FF0000"/>
        </w:rPr>
        <w:t>considered countries</w:t>
      </w:r>
      <w:r w:rsidR="007C507D" w:rsidRPr="007C507D">
        <w:rPr>
          <w:iCs/>
          <w:color w:val="FF0000"/>
        </w:rPr>
        <w:t xml:space="preserve"> (</w:t>
      </w:r>
      <w:r w:rsidR="007C507D" w:rsidRPr="007C507D">
        <w:rPr>
          <w:iCs/>
          <w:color w:val="FF0000"/>
        </w:rPr>
        <w:sym w:font="Wingdings" w:char="F0E0"/>
      </w:r>
      <w:r w:rsidR="007C507D" w:rsidRPr="007C507D">
        <w:rPr>
          <w:iCs/>
          <w:color w:val="FF0000"/>
        </w:rPr>
        <w:t xml:space="preserve"> define somewhere above)</w:t>
      </w:r>
      <w:r w:rsidR="00E371C9">
        <w:rPr>
          <w:iCs/>
        </w:rPr>
        <w:t>.</w:t>
      </w:r>
      <w:r w:rsidR="00BF3CCD">
        <w:rPr>
          <w:iCs/>
        </w:rPr>
        <w:t xml:space="preserve"> </w:t>
      </w:r>
    </w:p>
    <w:p w14:paraId="18032530" w14:textId="7942A72A"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 to reduce the variability</w:t>
      </w:r>
      <w:r w:rsidR="0019275B">
        <w:t xml:space="preserve"> </w:t>
      </w:r>
      <w:r w:rsidR="003B2FBA">
        <w:t>within one</w:t>
      </w:r>
      <w:r w:rsidR="0019275B">
        <w:t xml:space="preserve"> weather regime and season</w:t>
      </w:r>
      <w:r w:rsidR="00876D61">
        <w:t xml:space="preserve"> as much as possible</w:t>
      </w:r>
      <w:r w:rsidR="003B2FBA">
        <w:t xml:space="preserve"> and so also reduces the variability from one weather regime to 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D5A6313" w14:textId="0B9EC0BC" w:rsidR="001176AF" w:rsidRDefault="005F14E3" w:rsidP="001176A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4F371EFD" w14:textId="77777777"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10ACB810" w14:textId="342BFB12" w:rsidR="001176AF" w:rsidRDefault="001176AF" w:rsidP="002D036D">
            <w:pPr>
              <w:spacing w:line="240" w:lineRule="auto"/>
              <w:ind w:firstLine="0"/>
              <w:jc w:val="right"/>
            </w:pPr>
            <w:r>
              <w:t xml:space="preserve">Eq. </w:t>
            </w:r>
            <w:r>
              <w:fldChar w:fldCharType="begin"/>
            </w:r>
            <w:r>
              <w:instrText>SEQ Equation \* ARABIC</w:instrText>
            </w:r>
            <w:r>
              <w:fldChar w:fldCharType="separate"/>
            </w:r>
            <w:r w:rsidR="00877617">
              <w:rPr>
                <w:noProof/>
              </w:rPr>
              <w:t>6</w:t>
            </w:r>
            <w:r>
              <w:fldChar w:fldCharType="end"/>
            </w:r>
          </w:p>
        </w:tc>
      </w:tr>
    </w:tbl>
    <w:p w14:paraId="215D3DF3" w14:textId="4887D985" w:rsidR="001176AF" w:rsidRDefault="0019275B" w:rsidP="00877617">
      <w:pPr>
        <w:ind w:firstLine="0"/>
      </w:pPr>
      <w:r>
        <w:t xml:space="preserve">where </w:t>
      </w:r>
      <m:oMath>
        <m:acc>
          <m:accPr>
            <m:chr m:val="⃗"/>
            <m:ctrlPr>
              <w:rPr>
                <w:rFonts w:ascii="Cambria Math" w:hAnsi="Cambria Math"/>
                <w:i/>
              </w:rPr>
            </m:ctrlPr>
          </m:accPr>
          <m:e>
            <m:r>
              <w:rPr>
                <w:rFonts w:ascii="Cambria Math" w:hAnsi="Cambria Math"/>
              </w:rPr>
              <m:t>b</m:t>
            </m:r>
          </m:e>
        </m:acc>
      </m:oMath>
      <w:r>
        <w:t xml:space="preserve"> has the same length as the number of rows of matrix A, 28.</w:t>
      </w:r>
    </w:p>
    <w:p w14:paraId="7355193D" w14:textId="6E87486A"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n the IC for each country</w:t>
      </w:r>
      <w:r w:rsidR="00FE2F06">
        <w:t>:</w:t>
      </w:r>
    </w:p>
    <w:p w14:paraId="3732FA55" w14:textId="77777777" w:rsidR="00C32E5D" w:rsidRDefault="00C32E5D" w:rsidP="00295A65"/>
    <w:p w14:paraId="55DE1164" w14:textId="4ED683D7" w:rsidR="00876D61" w:rsidRDefault="005F14E3" w:rsidP="00876D61">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i/>
                      </w:rPr>
                    </m:ctrlPr>
                  </m:sSubPr>
                  <m:e>
                    <m:r>
                      <w:rPr>
                        <w:rFonts w:ascii="Cambria Math" w:hAnsi="Cambria Math"/>
                      </w:rPr>
                      <m:t>IC</m:t>
                    </m:r>
                  </m:e>
                  <m:sub>
                    <m:r>
                      <w:rPr>
                        <w:rFonts w:ascii="Cambria Math" w:hAnsi="Cambria Math"/>
                      </w:rPr>
                      <m:t>SK</m:t>
                    </m:r>
                  </m:sub>
                </m:sSub>
              </m:e>
            </m:mr>
          </m:m>
        </m:oMath>
      </m:oMathPara>
    </w:p>
    <w:p w14:paraId="3885486F" w14:textId="77777777" w:rsidR="001176AF" w:rsidRDefault="001176AF" w:rsidP="00295A65"/>
    <w:p w14:paraId="77AE4D1C" w14:textId="77777777" w:rsidR="001176AF" w:rsidRDefault="001176AF">
      <w:pPr>
        <w:spacing w:after="160" w:line="259" w:lineRule="auto"/>
        <w:ind w:firstLine="0"/>
        <w:jc w:val="left"/>
      </w:pPr>
    </w:p>
    <w:p w14:paraId="7B7459D4" w14:textId="081DA957" w:rsidR="00F2464C" w:rsidRDefault="00F2464C" w:rsidP="00F2464C">
      <w:pPr>
        <w:rPr>
          <w:rFonts w:ascii="Arial" w:hAnsi="Arial" w:cs="Arial"/>
          <w:color w:val="333333"/>
          <w:sz w:val="20"/>
          <w:szCs w:val="20"/>
          <w:shd w:val="clear" w:color="auto" w:fill="FFFFFF"/>
        </w:rPr>
      </w:pPr>
      <w:r>
        <w:t xml:space="preserve">The method to perform the minimization is the </w:t>
      </w:r>
      <w:r w:rsidRPr="00551F8D">
        <w:t>Trust Region Reflective</w:t>
      </w:r>
      <w:r>
        <w:t xml:space="preserve"> (TRF)</w:t>
      </w:r>
      <w:r w:rsidRPr="00551F8D">
        <w:t xml:space="preserve"> algorithm</w:t>
      </w:r>
      <w:r>
        <w:t xml:space="preserve"> </w:t>
      </w:r>
      <w:r>
        <w:br/>
      </w:r>
      <w:r>
        <w:fldChar w:fldCharType="begin" w:fldLock="1"/>
      </w:r>
      <w:r w:rsidR="00DD507E">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Coleman and Li, 1999)","plainTextFormattedCitation":"(Branch, Coleman and Li, 1999)","previouslyFormattedCitation":"(Branch, Coleman and Li, 1999)"},"properties":{"noteIndex":0},"schema":"https://github.com/citation-style-language/schema/raw/master/csl-citation.json"}</w:instrText>
      </w:r>
      <w:r>
        <w:fldChar w:fldCharType="separate"/>
      </w:r>
      <w:r w:rsidRPr="005E74F1">
        <w:rPr>
          <w:noProof/>
        </w:rPr>
        <w:t>(Branch, Coleman and Li, 1999)</w:t>
      </w:r>
      <w:r>
        <w:fldChar w:fldCharType="end"/>
      </w:r>
      <w:r>
        <w:t xml:space="preserve"> </w:t>
      </w:r>
    </w:p>
    <w:p w14:paraId="14213A2A" w14:textId="77777777" w:rsidR="001176AF" w:rsidRDefault="001176AF">
      <w:pPr>
        <w:spacing w:after="160" w:line="259" w:lineRule="auto"/>
        <w:ind w:firstLine="0"/>
        <w:jc w:val="left"/>
      </w:pPr>
    </w:p>
    <w:p w14:paraId="073E42C0" w14:textId="5DE9414D" w:rsidR="002C47FA" w:rsidRDefault="002C47FA" w:rsidP="002C47FA">
      <w:pPr>
        <w:pStyle w:val="berschrift3"/>
      </w:pPr>
      <w:r>
        <w:t>Scenarios</w:t>
      </w:r>
    </w:p>
    <w:p w14:paraId="587B0E99" w14:textId="3D70B6FB" w:rsidR="000331F6" w:rsidRDefault="001441CF" w:rsidP="00717F0F">
      <w:pPr>
        <w:pStyle w:val="Listenabsatz"/>
        <w:numPr>
          <w:ilvl w:val="0"/>
          <w:numId w:val="19"/>
        </w:numPr>
      </w:pPr>
      <w:r>
        <w:t>Minimize PV power production v</w:t>
      </w:r>
      <w:r w:rsidR="00717F0F">
        <w:t>ariability</w:t>
      </w:r>
      <w:r>
        <w:t xml:space="preserve"> but</w:t>
      </w:r>
      <w:r w:rsidR="002150B6">
        <w:t xml:space="preserve"> the PV</w:t>
      </w:r>
      <w:r w:rsidR="00717F0F">
        <w:t xml:space="preserve"> IC and PV production must equal</w:t>
      </w:r>
      <w:r>
        <w:t xml:space="preserve"> to</w:t>
      </w:r>
      <w:r w:rsidR="00717F0F">
        <w:t xml:space="preserve"> the plan for 2030</w:t>
      </w:r>
      <w:r w:rsidR="002150B6">
        <w:t xml:space="preserve"> which are </w:t>
      </w:r>
      <w:r w:rsidR="009D1CDF">
        <w:t>projected</w:t>
      </w:r>
      <w:r w:rsidR="002150B6">
        <w:t xml:space="preserve"> in the </w:t>
      </w:r>
      <w:r w:rsidR="009D1CDF">
        <w:t>1</w:t>
      </w:r>
      <w:r w:rsidR="002150B6" w:rsidRPr="002150B6">
        <w:t>0-year integrated national energy and climate plan (NECP)</w:t>
      </w:r>
    </w:p>
    <w:p w14:paraId="72846A19" w14:textId="7892FD05" w:rsidR="00717F0F" w:rsidRDefault="001441CF" w:rsidP="00717F0F">
      <w:pPr>
        <w:pStyle w:val="Listenabsatz"/>
        <w:numPr>
          <w:ilvl w:val="0"/>
          <w:numId w:val="19"/>
        </w:numPr>
      </w:pPr>
      <w:r>
        <w:t>Cost minimization: Minimize PV power production variability and IC but the PV production must equal to the plan for 2030</w:t>
      </w:r>
    </w:p>
    <w:p w14:paraId="3A01ADE4" w14:textId="75526A5A" w:rsidR="001441CF" w:rsidRDefault="006C6F69" w:rsidP="00717F0F">
      <w:pPr>
        <w:pStyle w:val="Listenabsatz"/>
        <w:numPr>
          <w:ilvl w:val="0"/>
          <w:numId w:val="19"/>
        </w:numPr>
      </w:pPr>
      <w:r>
        <w:t>C</w:t>
      </w:r>
      <w:r w:rsidRPr="006C6F69">
        <w:t>onsumption</w:t>
      </w:r>
      <w:r>
        <w:t>: Minimize PV power production variability but each country must generate XY% of its electricity consumption with PV systems</w:t>
      </w:r>
    </w:p>
    <w:p w14:paraId="75C6E80B" w14:textId="77098C3F" w:rsidR="00D3563C" w:rsidRDefault="00D3563C" w:rsidP="00717F0F">
      <w:pPr>
        <w:pStyle w:val="Listenabsatz"/>
        <w:numPr>
          <w:ilvl w:val="0"/>
          <w:numId w:val="19"/>
        </w:numPr>
      </w:pPr>
      <w:r>
        <w:t>REGIONAL AGGREGATED???</w:t>
      </w:r>
    </w:p>
    <w:p w14:paraId="44563ACE" w14:textId="0A2FF266" w:rsidR="00D3563C" w:rsidRDefault="0073317A" w:rsidP="00717F0F">
      <w:pPr>
        <w:pStyle w:val="Listenabsatz"/>
        <w:numPr>
          <w:ilvl w:val="0"/>
          <w:numId w:val="19"/>
        </w:numPr>
      </w:pPr>
      <w:r>
        <w:t xml:space="preserve"> Minimize PV power production variability but the PV power production must equal the projected need for a netto null emission </w:t>
      </w:r>
      <w:r w:rsidR="00C8197E">
        <w:t>2050</w:t>
      </w:r>
    </w:p>
    <w:p w14:paraId="5BDF65BD" w14:textId="77777777" w:rsidR="0073317A" w:rsidRDefault="0073317A" w:rsidP="0073317A">
      <w:pPr>
        <w:pStyle w:val="Listenabsatz"/>
        <w:numPr>
          <w:ilvl w:val="1"/>
          <w:numId w:val="19"/>
        </w:numPr>
      </w:pPr>
      <w:r>
        <w:t>Solar PV could cover a quarter of global electricity needs by mid-century, becoming the second largest generation source after wind.</w:t>
      </w:r>
    </w:p>
    <w:p w14:paraId="244EE85E" w14:textId="77777777" w:rsidR="0073317A" w:rsidRDefault="0073317A" w:rsidP="0073317A">
      <w:pPr>
        <w:pStyle w:val="Listenabsatz"/>
        <w:numPr>
          <w:ilvl w:val="1"/>
          <w:numId w:val="19"/>
        </w:numPr>
      </w:pPr>
      <w:r>
        <w:t>Global capacity must reach 18 times current levels, or more than 8 000 gigawatts by 2050.</w:t>
      </w:r>
    </w:p>
    <w:p w14:paraId="40133E13" w14:textId="77777777" w:rsidR="0073317A" w:rsidRPr="0073317A" w:rsidRDefault="0073317A" w:rsidP="0073317A">
      <w:pPr>
        <w:pStyle w:val="Listenabsatz"/>
        <w:numPr>
          <w:ilvl w:val="1"/>
          <w:numId w:val="19"/>
        </w:numPr>
      </w:pPr>
      <w:r w:rsidRPr="0073317A">
        <w:t>Asia would continue to dominate solar PV use, with over 50% of installed capacity, followed by North America (20%) and Europe (10%).</w:t>
      </w:r>
    </w:p>
    <w:p w14:paraId="6C72DAFD" w14:textId="3A8F2B72" w:rsidR="0073317A" w:rsidRPr="000331F6" w:rsidRDefault="0073317A" w:rsidP="0073317A">
      <w:pPr>
        <w:pStyle w:val="Listenabsatz"/>
        <w:numPr>
          <w:ilvl w:val="1"/>
          <w:numId w:val="19"/>
        </w:numPr>
      </w:pPr>
      <w:r>
        <w:t xml:space="preserve">8000gigawatts*0.1 = 800gigawatts </w:t>
      </w:r>
      <w:r>
        <w:sym w:font="Wingdings" w:char="F0E0"/>
      </w:r>
      <w:r>
        <w:t xml:space="preserve"> in excel from IRENA 891</w:t>
      </w:r>
    </w:p>
    <w:p w14:paraId="0B110621" w14:textId="392623F5" w:rsidR="00133CB5" w:rsidRDefault="00133CB5">
      <w:pPr>
        <w:spacing w:after="160" w:line="259" w:lineRule="auto"/>
        <w:ind w:firstLine="0"/>
        <w:jc w:val="left"/>
      </w:pPr>
      <w:r>
        <w:br w:type="page"/>
      </w:r>
    </w:p>
    <w:p w14:paraId="365BCA0F" w14:textId="1AE38F9B" w:rsidR="00133CB5" w:rsidRDefault="00476E1A" w:rsidP="00476E1A">
      <w:pPr>
        <w:pStyle w:val="berschrift1"/>
      </w:pPr>
      <w:r>
        <w:lastRenderedPageBreak/>
        <w:t>Results</w:t>
      </w:r>
    </w:p>
    <w:p w14:paraId="259EBD6C" w14:textId="4E494EB8" w:rsidR="00547FFB" w:rsidRPr="00547FFB" w:rsidRDefault="00547FFB" w:rsidP="00547FFB">
      <w:r>
        <w:t>First WR then CF then Distribution for scenarios</w:t>
      </w:r>
    </w:p>
    <w:p w14:paraId="485742B4" w14:textId="3EF2A891" w:rsidR="00476E1A" w:rsidRDefault="009A5FF2" w:rsidP="00476E1A">
      <w:pPr>
        <w:pStyle w:val="berschrift2"/>
      </w:pPr>
      <w:r>
        <w:rPr>
          <w:noProof/>
        </w:rPr>
        <w:drawing>
          <wp:anchor distT="0" distB="0" distL="114300" distR="114300" simplePos="0" relativeHeight="251660288" behindDoc="0" locked="0" layoutInCell="1" allowOverlap="1" wp14:anchorId="50BDEC63" wp14:editId="0024C25B">
            <wp:simplePos x="0" y="0"/>
            <wp:positionH relativeFrom="margin">
              <wp:posOffset>0</wp:posOffset>
            </wp:positionH>
            <wp:positionV relativeFrom="paragraph">
              <wp:posOffset>530225</wp:posOffset>
            </wp:positionV>
            <wp:extent cx="5972175" cy="1133475"/>
            <wp:effectExtent l="0" t="0" r="9525" b="952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2175" cy="11334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14:anchorId="596C4C05" wp14:editId="1F1F7ECF">
                <wp:simplePos x="0" y="0"/>
                <wp:positionH relativeFrom="column">
                  <wp:posOffset>0</wp:posOffset>
                </wp:positionH>
                <wp:positionV relativeFrom="paragraph">
                  <wp:posOffset>1721180</wp:posOffset>
                </wp:positionV>
                <wp:extent cx="5972175" cy="635"/>
                <wp:effectExtent l="0" t="0" r="9525" b="0"/>
                <wp:wrapTopAndBottom/>
                <wp:docPr id="9" name="Textfeld 9"/>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wps:spPr>
                      <wps:txbx>
                        <w:txbxContent>
                          <w:p w14:paraId="2C0C4CC6" w14:textId="477C84B9" w:rsidR="005F14E3" w:rsidRPr="00E07B73" w:rsidRDefault="005F14E3" w:rsidP="002557B6">
                            <w:pPr>
                              <w:pStyle w:val="Beschriftung"/>
                              <w:rPr>
                                <w:b/>
                                <w:noProof/>
                                <w:sz w:val="24"/>
                              </w:rPr>
                            </w:pPr>
                            <w:r>
                              <w:t xml:space="preserve">Figure </w:t>
                            </w:r>
                            <w:fldSimple w:instr=" SEQ Figure \* ARABIC ">
                              <w:r>
                                <w:rPr>
                                  <w:noProof/>
                                </w:rPr>
                                <w:t>5</w:t>
                              </w:r>
                            </w:fldSimple>
                            <w:r>
                              <w:t>: Weather regimes</w:t>
                            </w:r>
                            <w:r>
                              <w:rPr>
                                <w:noProof/>
                              </w:rPr>
                              <w:t xml:space="preserve"> 0- 6 and no regime. The countours correspons to standardized anomalies of geopotential heigth at 500hP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6C4C05" id="Textfeld 9" o:spid="_x0000_s1027" type="#_x0000_t202" style="position:absolute;left:0;text-align:left;margin-left:0;margin-top:135.55pt;width:470.2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" stroked="f">
                <v:textbox style="mso-fit-shape-to-text:t" inset="0,0,0,0">
                  <w:txbxContent>
                    <w:p w14:paraId="2C0C4CC6" w14:textId="477C84B9" w:rsidR="005F14E3" w:rsidRPr="00E07B73" w:rsidRDefault="005F14E3" w:rsidP="002557B6">
                      <w:pPr>
                        <w:pStyle w:val="Beschriftung"/>
                        <w:rPr>
                          <w:b/>
                          <w:noProof/>
                          <w:sz w:val="24"/>
                        </w:rPr>
                      </w:pPr>
                      <w:r>
                        <w:t xml:space="preserve">Figure </w:t>
                      </w:r>
                      <w:fldSimple w:instr=" SEQ Figure \* ARABIC ">
                        <w:r>
                          <w:rPr>
                            <w:noProof/>
                          </w:rPr>
                          <w:t>5</w:t>
                        </w:r>
                      </w:fldSimple>
                      <w:r>
                        <w:t>: Weather regimes</w:t>
                      </w:r>
                      <w:r>
                        <w:rPr>
                          <w:noProof/>
                        </w:rPr>
                        <w:t xml:space="preserve"> 0- 6 and no regime. The countours correspons to standardized anomalies of geopotential heigth at 500hPa</w:t>
                      </w:r>
                    </w:p>
                  </w:txbxContent>
                </v:textbox>
                <w10:wrap type="topAndBottom"/>
              </v:shape>
            </w:pict>
          </mc:Fallback>
        </mc:AlternateContent>
      </w:r>
      <w:r w:rsidR="00476E1A">
        <w:t>Weather regimes</w:t>
      </w:r>
    </w:p>
    <w:p w14:paraId="0C3BD5F5" w14:textId="1EBAEC2F" w:rsidR="00476E1A" w:rsidRDefault="00476E1A" w:rsidP="002557B6">
      <w:pPr>
        <w:jc w:val="center"/>
      </w:pPr>
    </w:p>
    <w:p w14:paraId="0EA4418E" w14:textId="2EA19889" w:rsidR="008D2933" w:rsidRDefault="008D2933" w:rsidP="00476E1A"/>
    <w:p w14:paraId="7940183A" w14:textId="77777777" w:rsidR="005F14E3" w:rsidRDefault="00FD33B1" w:rsidP="00476E1A">
      <w:r>
        <w:t xml:space="preserve">Figure 5 shows the </w:t>
      </w:r>
      <w:r w:rsidR="00562744">
        <w:t xml:space="preserve">derived </w:t>
      </w:r>
      <w:r w:rsidR="001C6ACF">
        <w:t>seven</w:t>
      </w:r>
      <w:r w:rsidR="00562744">
        <w:t xml:space="preserve"> weather regime </w:t>
      </w:r>
      <w:r w:rsidR="005F14E3">
        <w:t>and the separately defined</w:t>
      </w:r>
      <w:r w:rsidR="00562744">
        <w:t xml:space="preserve"> no regime. The relation between the weather regime number and the ordinary names, which are often used in literature, can be found in table XY. Weather regime 0, 2, 3 and 6 which are known as the positive and negative phase of the </w:t>
      </w:r>
      <w:r w:rsidR="008D2933">
        <w:t>N</w:t>
      </w:r>
      <w:r w:rsidR="00562744">
        <w:t xml:space="preserve">orth Atlantic </w:t>
      </w:r>
      <w:r w:rsidR="008D2933">
        <w:t>O</w:t>
      </w:r>
      <w:r w:rsidR="00562744">
        <w:t>scillation</w:t>
      </w:r>
      <w:r w:rsidR="001C6ACF">
        <w:t xml:space="preserve"> (NAO)</w:t>
      </w:r>
      <w:r w:rsidR="00562744">
        <w:t>, the Atlantic ridge and the Scandinavian blocking are the typical weather regime</w:t>
      </w:r>
      <w:r w:rsidR="001C6ACF">
        <w:t>s</w:t>
      </w:r>
      <w:r w:rsidR="00562744">
        <w:t xml:space="preserve"> which are found in </w:t>
      </w:r>
      <w:r w:rsidR="00B95181">
        <w:t xml:space="preserve">many </w:t>
      </w:r>
      <w:r w:rsidR="00562744">
        <w:t xml:space="preserve">studies that focus on </w:t>
      </w:r>
      <w:r w:rsidR="00B95181">
        <w:t>wintertime</w:t>
      </w:r>
      <w:r w:rsidR="00562744">
        <w:t xml:space="preserve"> weather regime</w:t>
      </w:r>
      <w:r w:rsidR="001C6ACF">
        <w:t xml:space="preserve"> classification (CASSOU</w:t>
      </w:r>
      <w:r w:rsidR="00B95181">
        <w:t>, VAUTARD</w:t>
      </w:r>
      <w:r w:rsidR="001C6ACF">
        <w:t xml:space="preserve"> EVTL MEHR ANGEBEN)</w:t>
      </w:r>
      <w:r w:rsidR="00562744">
        <w:t>.</w:t>
      </w:r>
      <w:r w:rsidR="001C6ACF">
        <w:t xml:space="preserve"> </w:t>
      </w:r>
      <w:r w:rsidR="006744E5">
        <w:t>And in line with that the seasonal</w:t>
      </w:r>
      <w:r w:rsidR="00B95181">
        <w:t xml:space="preserve"> </w:t>
      </w:r>
      <w:r w:rsidR="006744E5">
        <w:t xml:space="preserve">frequency (FIG XY) of theses </w:t>
      </w:r>
      <w:r w:rsidR="006744E5" w:rsidRPr="00167595">
        <w:rPr>
          <w:color w:val="FF0000"/>
        </w:rPr>
        <w:t xml:space="preserve">weather regimes shows us that they </w:t>
      </w:r>
      <w:r w:rsidR="006744E5">
        <w:t>occur more in winter than in the other seasons</w:t>
      </w:r>
      <w:r w:rsidR="00167595">
        <w:t xml:space="preserve"> (nicht 100% NOAs schon aber andere nicht so)</w:t>
      </w:r>
      <w:r w:rsidR="006744E5">
        <w:t>.</w:t>
      </w:r>
      <w:r w:rsidR="005F14E3">
        <w:t xml:space="preserve"> </w:t>
      </w:r>
    </w:p>
    <w:p w14:paraId="1624415F" w14:textId="20A5B6F5" w:rsidR="005F14E3" w:rsidRDefault="005F14E3" w:rsidP="00476E1A">
      <w:r>
        <w:t>Weather regime 1 and 4 are more difficult to assign wo well known weather regime. Weather regime 1 a mostly similar to the Scandinavian blocking also fined by GRAMS. But the low pressure field located a bit more so</w:t>
      </w:r>
      <w:r w:rsidR="00927FA4">
        <w:t xml:space="preserve">uthwar over the western coast of Europe. Weather regime 4 is most likely comparable with the Atlantic through. But one can clearly identify an high pressure filed in the Southern par of Europe which would be more typical fo a blocking situation. Finally, weather regime 5 is the European blocking situation </w:t>
      </w:r>
      <w:r w:rsidR="00BE2862">
        <w:t>which</w:t>
      </w:r>
      <w:r w:rsidR="00927FA4">
        <w:t xml:space="preserve"> </w:t>
      </w:r>
      <w:r w:rsidR="00BE2862">
        <w:t>is often associated with warmen than seasonal average temperature over central Europe</w:t>
      </w:r>
    </w:p>
    <w:p w14:paraId="0597BE1A" w14:textId="2AEE61A2" w:rsidR="00B95181" w:rsidRDefault="005F14E3" w:rsidP="00476E1A">
      <w:r>
        <w:t xml:space="preserve">Weather regime 5 is characterized by a blocking high pressure field like weather regime 5. </w:t>
      </w:r>
    </w:p>
    <w:p w14:paraId="5AD4AE3C" w14:textId="77777777" w:rsidR="00D0035A" w:rsidRDefault="00D0035A" w:rsidP="00476E1A"/>
    <w:p w14:paraId="5BA127A6" w14:textId="3A54A680" w:rsidR="00D0035A" w:rsidRDefault="00D0035A" w:rsidP="00D0035A">
      <w:pPr>
        <w:pStyle w:val="berschrift3"/>
      </w:pPr>
      <w:r>
        <w:t>WR0 – NOA+</w:t>
      </w:r>
    </w:p>
    <w:p w14:paraId="16C21D35" w14:textId="68F2599F" w:rsidR="00562744" w:rsidRDefault="00B95181" w:rsidP="00476E1A">
      <w:r>
        <w:t>The positive</w:t>
      </w:r>
      <w:r w:rsidR="00366226">
        <w:t xml:space="preserve"> phase of the</w:t>
      </w:r>
      <w:r>
        <w:t xml:space="preserve"> NOA</w:t>
      </w:r>
      <w:r w:rsidR="005A787B">
        <w:t xml:space="preserve"> (WR0)</w:t>
      </w:r>
      <w:r>
        <w:t xml:space="preserve"> exhibit a negative geopotential height anomaly over the </w:t>
      </w:r>
      <w:r w:rsidR="00366226">
        <w:t>N</w:t>
      </w:r>
      <w:r>
        <w:t xml:space="preserve">orthern part of the Atlantic, </w:t>
      </w:r>
      <w:r w:rsidR="00366226">
        <w:t>E</w:t>
      </w:r>
      <w:r>
        <w:t>asterly to the Greenland co</w:t>
      </w:r>
      <w:r w:rsidR="00366226">
        <w:t>a</w:t>
      </w:r>
      <w:r>
        <w:t>st</w:t>
      </w:r>
      <w:r w:rsidR="009F1099">
        <w:t xml:space="preserve"> and a positive geopotential height anomaly over the Atlantic/Mediterranean sector</w:t>
      </w:r>
      <w:r>
        <w:t xml:space="preserve">. </w:t>
      </w:r>
      <w:r w:rsidR="00504497">
        <w:t>During this conditions</w:t>
      </w:r>
      <w:r w:rsidR="00BD1EDD">
        <w:t>,</w:t>
      </w:r>
      <w:r>
        <w:t xml:space="preserve"> </w:t>
      </w:r>
      <w:r w:rsidR="00504497">
        <w:t xml:space="preserve">the </w:t>
      </w:r>
      <w:r w:rsidR="00D47993">
        <w:t xml:space="preserve">Atlantic </w:t>
      </w:r>
      <w:r w:rsidR="00504497">
        <w:t xml:space="preserve">storm </w:t>
      </w:r>
      <w:r w:rsidR="00504497">
        <w:t>tracks</w:t>
      </w:r>
      <w:r w:rsidR="00D47993">
        <w:t xml:space="preserve"> </w:t>
      </w:r>
      <w:r w:rsidR="00504497">
        <w:t xml:space="preserve">are </w:t>
      </w:r>
      <w:r w:rsidR="00504497">
        <w:t>d</w:t>
      </w:r>
      <w:r w:rsidR="00504497">
        <w:t>i</w:t>
      </w:r>
      <w:r w:rsidR="00504497">
        <w:t>s</w:t>
      </w:r>
      <w:r w:rsidR="00504497">
        <w:t xml:space="preserve">placed </w:t>
      </w:r>
      <w:r w:rsidR="00504497">
        <w:t>poleward</w:t>
      </w:r>
      <w:r w:rsidR="00975F9D">
        <w:t>s</w:t>
      </w:r>
      <w:r w:rsidR="00504497">
        <w:t xml:space="preserve"> </w:t>
      </w:r>
      <w:r w:rsidR="00504497">
        <w:t xml:space="preserve"> and </w:t>
      </w:r>
      <w:r>
        <w:t xml:space="preserve">the zonal flow </w:t>
      </w:r>
      <w:r w:rsidR="00366226">
        <w:t xml:space="preserve">is enhanced </w:t>
      </w:r>
      <w:r w:rsidR="002F60EB" w:rsidRPr="00E355F2">
        <w:t>which increase</w:t>
      </w:r>
      <w:r w:rsidR="009F1099" w:rsidRPr="00E355F2">
        <w:t>s</w:t>
      </w:r>
      <w:r w:rsidR="002F60EB" w:rsidRPr="00E355F2">
        <w:t xml:space="preserve"> the strength of the</w:t>
      </w:r>
      <w:r w:rsidR="00366226" w:rsidRPr="00E355F2">
        <w:t xml:space="preserve"> westerlies and </w:t>
      </w:r>
      <w:r w:rsidR="002F60EB" w:rsidRPr="00E355F2">
        <w:t>brings</w:t>
      </w:r>
      <w:r w:rsidR="00366226" w:rsidRPr="00E355F2">
        <w:t xml:space="preserve"> </w:t>
      </w:r>
      <w:r w:rsidR="009B4B15" w:rsidRPr="00E355F2">
        <w:t xml:space="preserve">maritime air (warm and moist) </w:t>
      </w:r>
      <w:r w:rsidR="002F60EB" w:rsidRPr="00E355F2">
        <w:t>to</w:t>
      </w:r>
      <w:r w:rsidR="00366226" w:rsidRPr="00E355F2">
        <w:t xml:space="preserve"> central and northern Europe </w:t>
      </w:r>
      <w:r w:rsidR="00E355F2">
        <w:t>(ROGERS 1997, HURRELL 2003</w:t>
      </w:r>
      <w:r w:rsidR="00E355F2">
        <w:t>, Buch Wallace</w:t>
      </w:r>
      <w:r w:rsidR="00E355F2">
        <w:t>)</w:t>
      </w:r>
      <w:r w:rsidR="00366226" w:rsidRPr="00E355F2">
        <w:t xml:space="preserve">. </w:t>
      </w:r>
      <w:r w:rsidR="002F60EB" w:rsidRPr="00E355F2">
        <w:t xml:space="preserve">Wetter </w:t>
      </w:r>
      <w:r w:rsidR="002F60EB">
        <w:t xml:space="preserve">condition in </w:t>
      </w:r>
      <w:r w:rsidR="00B6369A">
        <w:t>these regions</w:t>
      </w:r>
      <w:r w:rsidR="00975F9D">
        <w:t xml:space="preserve"> also</w:t>
      </w:r>
      <w:r w:rsidR="002F60EB">
        <w:t xml:space="preserve"> implies larger cloud clover</w:t>
      </w:r>
      <w:r w:rsidR="00B6369A">
        <w:t xml:space="preserve"> fraction</w:t>
      </w:r>
      <w:r w:rsidR="002F60EB">
        <w:t xml:space="preserve"> and </w:t>
      </w:r>
      <w:r w:rsidR="00B6369A">
        <w:t>therefore</w:t>
      </w:r>
      <w:r w:rsidR="002F60EB">
        <w:t xml:space="preserve"> less </w:t>
      </w:r>
      <w:r w:rsidR="00B6369A">
        <w:t xml:space="preserve">available </w:t>
      </w:r>
      <w:r w:rsidR="002F60EB">
        <w:t>surface solar radiation.</w:t>
      </w:r>
      <w:r w:rsidR="00366226">
        <w:t xml:space="preserve"> </w:t>
      </w:r>
      <w:r w:rsidR="002F60EB">
        <w:t>S</w:t>
      </w:r>
      <w:r w:rsidR="00366226">
        <w:t xml:space="preserve">tudies by </w:t>
      </w:r>
      <w:r w:rsidR="00DD507E">
        <w:fldChar w:fldCharType="begin" w:fldLock="1"/>
      </w:r>
      <w:r w:rsidR="00FE54F4">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ázquez &lt;i&gt;et al.&lt;/i&gt;, 2004; Pozo-Vazquez &lt;i&gt;et al.&lt;/i&gt;, 2011)","manualFormatting":"Pozo-Vázquez et al. (2004;  2011)","plainTextFormattedCitation":"(Pozo-Vázquez et al., 2004; Pozo-Vazquez et al., 2011)"},"properties":{"noteIndex":0},"schema":"https://github.com/citation-style-language/schema/raw/master/csl-citation.json"}</w:instrText>
      </w:r>
      <w:r w:rsidR="00DD507E">
        <w:fldChar w:fldCharType="separate"/>
      </w:r>
      <w:r w:rsidR="00DD507E" w:rsidRPr="00DD507E">
        <w:rPr>
          <w:noProof/>
        </w:rPr>
        <w:t xml:space="preserve">Pozo-Vázquez </w:t>
      </w:r>
      <w:r w:rsidR="00DD507E" w:rsidRPr="00DD507E">
        <w:rPr>
          <w:i/>
          <w:noProof/>
        </w:rPr>
        <w:t>et al.</w:t>
      </w:r>
      <w:r w:rsidR="00DD507E" w:rsidRPr="00DD507E">
        <w:rPr>
          <w:noProof/>
        </w:rPr>
        <w:t xml:space="preserve"> </w:t>
      </w:r>
      <w:r w:rsidR="00FE54F4">
        <w:rPr>
          <w:noProof/>
        </w:rPr>
        <w:t>(</w:t>
      </w:r>
      <w:r w:rsidR="00DD507E" w:rsidRPr="00DD507E">
        <w:rPr>
          <w:noProof/>
        </w:rPr>
        <w:t>2004</w:t>
      </w:r>
      <w:r w:rsidR="00FE54F4">
        <w:rPr>
          <w:noProof/>
        </w:rPr>
        <w:t>;</w:t>
      </w:r>
      <w:r w:rsidR="00DD507E" w:rsidRPr="00DD507E">
        <w:rPr>
          <w:noProof/>
        </w:rPr>
        <w:t xml:space="preserve">  2011)</w:t>
      </w:r>
      <w:r w:rsidR="00DD507E">
        <w:fldChar w:fldCharType="end"/>
      </w:r>
      <w:r w:rsidR="00FE54F4">
        <w:t xml:space="preserve"> </w:t>
      </w:r>
      <w:r w:rsidR="00DD507E">
        <w:t xml:space="preserve">indeed </w:t>
      </w:r>
      <w:r w:rsidR="00366226">
        <w:t xml:space="preserve">have shown that that the NOA index is negatively correlated with the solar irradiance in northern Europe and positive correlated with solar </w:t>
      </w:r>
      <w:r w:rsidR="00366226">
        <w:lastRenderedPageBreak/>
        <w:t xml:space="preserve">irradiance in southern </w:t>
      </w:r>
      <w:r w:rsidR="00DD507E">
        <w:t>Europe</w:t>
      </w:r>
      <w:r w:rsidR="00BF13FF">
        <w:t>,</w:t>
      </w:r>
      <w:r w:rsidR="00366226">
        <w:t xml:space="preserve"> </w:t>
      </w:r>
      <w:r w:rsidR="00BF13FF" w:rsidRPr="00BF13FF">
        <w:t xml:space="preserve">what would have to manifest itself in </w:t>
      </w:r>
      <w:r w:rsidR="00BF13FF">
        <w:t>the PV power generation.</w:t>
      </w:r>
      <w:r w:rsidR="004D5278">
        <w:t xml:space="preserve"> </w:t>
      </w:r>
      <w:r w:rsidR="004D5278">
        <w:sym w:font="Wingdings" w:char="F0E0"/>
      </w:r>
      <w:r w:rsidR="004D5278">
        <w:t xml:space="preserve"> disupted by Colantuono 2014 and francois 2016 </w:t>
      </w:r>
      <w:r w:rsidR="004D5278">
        <w:sym w:font="Wingdings" w:char="F0E0"/>
      </w:r>
      <w:r w:rsidR="004D5278">
        <w:t xml:space="preserve"> nachlesen</w:t>
      </w:r>
      <w:r w:rsidR="0018535B">
        <w:t>!</w:t>
      </w:r>
    </w:p>
    <w:p w14:paraId="34651C3A" w14:textId="77777777" w:rsidR="00975F9D" w:rsidRDefault="00975F9D" w:rsidP="00476E1A"/>
    <w:p w14:paraId="65A0656E" w14:textId="77777777" w:rsidR="005068C0" w:rsidRDefault="005068C0" w:rsidP="005068C0">
      <w:pPr>
        <w:pStyle w:val="berschrift3"/>
      </w:pPr>
      <w:r>
        <w:t>WR1 - EVTL European trough</w:t>
      </w:r>
    </w:p>
    <w:p w14:paraId="545B6ED7" w14:textId="63339766" w:rsidR="0090113B" w:rsidRDefault="00D0035A" w:rsidP="005F14E3">
      <w:pPr>
        <w:pStyle w:val="berschrift3"/>
      </w:pPr>
      <w:r>
        <w:t xml:space="preserve">WR2 – </w:t>
      </w:r>
      <w:r w:rsidR="0090113B">
        <w:t>NOA</w:t>
      </w:r>
      <w:r>
        <w:t>-</w:t>
      </w:r>
    </w:p>
    <w:p w14:paraId="45787FF7" w14:textId="77777777" w:rsidR="005068C0" w:rsidRDefault="005068C0" w:rsidP="005068C0">
      <w:pPr>
        <w:pStyle w:val="berschrift3"/>
      </w:pPr>
      <w:r>
        <w:t>WR3 - Atlantic ridge</w:t>
      </w:r>
    </w:p>
    <w:p w14:paraId="77BB8004" w14:textId="77777777" w:rsidR="005068C0" w:rsidRDefault="005068C0" w:rsidP="005068C0">
      <w:pPr>
        <w:pStyle w:val="berschrift3"/>
      </w:pPr>
      <w:r>
        <w:t>WR4 - Atlantic trough ??</w:t>
      </w:r>
    </w:p>
    <w:p w14:paraId="2607EBBB" w14:textId="77777777" w:rsidR="005068C0" w:rsidRDefault="005068C0" w:rsidP="005068C0">
      <w:pPr>
        <w:pStyle w:val="berschrift3"/>
      </w:pPr>
      <w:r>
        <w:t>WR5 - European blocking</w:t>
      </w:r>
    </w:p>
    <w:p w14:paraId="1ADB87D9" w14:textId="2B6118D2" w:rsidR="0090113B" w:rsidRDefault="00D0035A" w:rsidP="00D0035A">
      <w:pPr>
        <w:pStyle w:val="berschrift3"/>
      </w:pPr>
      <w:r>
        <w:t xml:space="preserve">WR6 - </w:t>
      </w:r>
      <w:r w:rsidR="0090113B">
        <w:t>Scandinavian blocking</w:t>
      </w:r>
    </w:p>
    <w:p w14:paraId="4C46E6D1" w14:textId="5711AE86" w:rsidR="005A787B" w:rsidRDefault="005A787B" w:rsidP="00476E1A"/>
    <w:p w14:paraId="64EF8FCC" w14:textId="556C61DF" w:rsidR="00D30B66" w:rsidRDefault="00D30B66" w:rsidP="00476E1A"/>
    <w:p w14:paraId="5E5CF871" w14:textId="2FB3F9EB" w:rsidR="00D30B66" w:rsidRDefault="00D30B66" w:rsidP="00476E1A"/>
    <w:p w14:paraId="2687714F" w14:textId="77777777" w:rsidR="00D30B66" w:rsidRDefault="00D30B66" w:rsidP="00476E1A"/>
    <w:p w14:paraId="0BCDDC12" w14:textId="7E398B94" w:rsidR="000331F6" w:rsidRDefault="00366226" w:rsidP="00476E1A">
      <w:r>
        <w:rPr>
          <w:noProof/>
        </w:rPr>
        <w:drawing>
          <wp:anchor distT="0" distB="0" distL="114300" distR="114300" simplePos="0" relativeHeight="251663360" behindDoc="0" locked="0" layoutInCell="1" allowOverlap="1" wp14:anchorId="3FBF9B9E" wp14:editId="00ACA2DB">
            <wp:simplePos x="0" y="0"/>
            <wp:positionH relativeFrom="margin">
              <wp:align>center</wp:align>
            </wp:positionH>
            <wp:positionV relativeFrom="paragraph">
              <wp:posOffset>310490</wp:posOffset>
            </wp:positionV>
            <wp:extent cx="3760470" cy="2713355"/>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4903" t="9189" b="5048"/>
                    <a:stretch/>
                  </pic:blipFill>
                  <pic:spPr bwMode="auto">
                    <a:xfrm>
                      <a:off x="0" y="0"/>
                      <a:ext cx="3760470" cy="27133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62744">
        <w:t>probably the best studied regimes in this domain since most of</w:t>
      </w:r>
    </w:p>
    <w:p w14:paraId="4ED19E50" w14:textId="5AB351F4" w:rsidR="00AE5A9C" w:rsidRDefault="00AE5A9C" w:rsidP="00476E1A"/>
    <w:p w14:paraId="2C5BF740" w14:textId="208D95B0" w:rsidR="00AE5A9C" w:rsidRDefault="00AE5A9C" w:rsidP="00476E1A">
      <w:pPr>
        <w:rPr>
          <w:color w:val="FF0000"/>
        </w:rPr>
      </w:pPr>
      <w:r w:rsidRPr="00AE5A9C">
        <w:rPr>
          <w:color w:val="FF0000"/>
        </w:rPr>
        <w:t>Frequency</w:t>
      </w:r>
    </w:p>
    <w:p w14:paraId="0F721B3A" w14:textId="72B447BE" w:rsidR="00AE5A9C" w:rsidRDefault="00AE5A9C" w:rsidP="00476E1A">
      <w:pPr>
        <w:rPr>
          <w:color w:val="FF0000"/>
        </w:rPr>
      </w:pPr>
    </w:p>
    <w:tbl>
      <w:tblPr>
        <w:tblStyle w:val="Tabellenraster"/>
        <w:tblW w:w="0" w:type="auto"/>
        <w:tblLook w:val="04A0" w:firstRow="1" w:lastRow="0" w:firstColumn="1" w:lastColumn="0" w:noHBand="0" w:noVBand="1"/>
      </w:tblPr>
      <w:tblGrid>
        <w:gridCol w:w="4698"/>
        <w:gridCol w:w="4698"/>
      </w:tblGrid>
      <w:tr w:rsidR="008D2933" w14:paraId="02062376" w14:textId="77777777" w:rsidTr="005F14E3">
        <w:tc>
          <w:tcPr>
            <w:tcW w:w="4698" w:type="dxa"/>
          </w:tcPr>
          <w:p w14:paraId="14B88714" w14:textId="77777777" w:rsidR="008D2933" w:rsidRDefault="008D2933" w:rsidP="005F14E3">
            <w:pPr>
              <w:ind w:firstLine="0"/>
            </w:pPr>
            <w:r>
              <w:t>WR0</w:t>
            </w:r>
          </w:p>
        </w:tc>
        <w:tc>
          <w:tcPr>
            <w:tcW w:w="4698" w:type="dxa"/>
          </w:tcPr>
          <w:p w14:paraId="0622D9B2" w14:textId="77777777" w:rsidR="008D2933" w:rsidRDefault="008D2933" w:rsidP="005F14E3">
            <w:pPr>
              <w:ind w:firstLine="0"/>
            </w:pPr>
            <w:r>
              <w:t>Zonal Regime (ZO) NOA+</w:t>
            </w:r>
          </w:p>
        </w:tc>
      </w:tr>
      <w:tr w:rsidR="008D2933" w14:paraId="2C228C74" w14:textId="77777777" w:rsidTr="005F14E3">
        <w:tc>
          <w:tcPr>
            <w:tcW w:w="4698" w:type="dxa"/>
          </w:tcPr>
          <w:p w14:paraId="408B1645" w14:textId="77777777" w:rsidR="008D2933" w:rsidRDefault="008D2933" w:rsidP="005F14E3">
            <w:pPr>
              <w:ind w:firstLine="0"/>
            </w:pPr>
            <w:r>
              <w:t>WR1</w:t>
            </w:r>
          </w:p>
        </w:tc>
        <w:tc>
          <w:tcPr>
            <w:tcW w:w="4698" w:type="dxa"/>
          </w:tcPr>
          <w:p w14:paraId="32E23BF2" w14:textId="77777777" w:rsidR="008D2933" w:rsidRDefault="008D2933" w:rsidP="005F14E3">
            <w:pPr>
              <w:ind w:firstLine="0"/>
            </w:pPr>
            <w:r>
              <w:t>Scandinavian through or AT?</w:t>
            </w:r>
          </w:p>
        </w:tc>
      </w:tr>
      <w:tr w:rsidR="008D2933" w14:paraId="32B2828F" w14:textId="77777777" w:rsidTr="005F14E3">
        <w:tc>
          <w:tcPr>
            <w:tcW w:w="4698" w:type="dxa"/>
          </w:tcPr>
          <w:p w14:paraId="44731A4D" w14:textId="77777777" w:rsidR="008D2933" w:rsidRDefault="008D2933" w:rsidP="005F14E3">
            <w:pPr>
              <w:ind w:firstLine="0"/>
            </w:pPr>
            <w:r>
              <w:t>WR2</w:t>
            </w:r>
          </w:p>
        </w:tc>
        <w:tc>
          <w:tcPr>
            <w:tcW w:w="4698" w:type="dxa"/>
          </w:tcPr>
          <w:p w14:paraId="0EC4E5DA" w14:textId="77777777" w:rsidR="008D2933" w:rsidRDefault="008D2933" w:rsidP="005F14E3">
            <w:pPr>
              <w:ind w:firstLine="0"/>
            </w:pPr>
            <w:r>
              <w:t xml:space="preserve">Greenland blocking (GL) </w:t>
            </w:r>
            <w:r>
              <w:sym w:font="Wingdings" w:char="F0E0"/>
            </w:r>
            <w:r>
              <w:t xml:space="preserve"> NAO-</w:t>
            </w:r>
          </w:p>
        </w:tc>
      </w:tr>
      <w:tr w:rsidR="008D2933" w14:paraId="0D81967B" w14:textId="77777777" w:rsidTr="005F14E3">
        <w:tc>
          <w:tcPr>
            <w:tcW w:w="4698" w:type="dxa"/>
          </w:tcPr>
          <w:p w14:paraId="054781CB" w14:textId="77777777" w:rsidR="008D2933" w:rsidRDefault="008D2933" w:rsidP="005F14E3">
            <w:pPr>
              <w:ind w:firstLine="0"/>
            </w:pPr>
            <w:r>
              <w:t>WR3</w:t>
            </w:r>
          </w:p>
        </w:tc>
        <w:tc>
          <w:tcPr>
            <w:tcW w:w="4698" w:type="dxa"/>
          </w:tcPr>
          <w:p w14:paraId="234AF40F" w14:textId="5C4419CA" w:rsidR="008D2933" w:rsidRDefault="008D2933" w:rsidP="005F14E3">
            <w:pPr>
              <w:ind w:firstLine="0"/>
            </w:pPr>
            <w:r>
              <w:t>Atlantic ridge (A</w:t>
            </w:r>
            <w:r w:rsidR="005F14E3">
              <w:t>R</w:t>
            </w:r>
            <w:r>
              <w:t>)</w:t>
            </w:r>
          </w:p>
        </w:tc>
      </w:tr>
      <w:tr w:rsidR="008D2933" w14:paraId="452B7503" w14:textId="77777777" w:rsidTr="005F14E3">
        <w:tc>
          <w:tcPr>
            <w:tcW w:w="4698" w:type="dxa"/>
          </w:tcPr>
          <w:p w14:paraId="3F76948C" w14:textId="77777777" w:rsidR="008D2933" w:rsidRDefault="008D2933" w:rsidP="005F14E3">
            <w:pPr>
              <w:ind w:firstLine="0"/>
            </w:pPr>
            <w:r>
              <w:t>WR4</w:t>
            </w:r>
          </w:p>
        </w:tc>
        <w:tc>
          <w:tcPr>
            <w:tcW w:w="4698" w:type="dxa"/>
          </w:tcPr>
          <w:p w14:paraId="432D8A9D" w14:textId="77777777" w:rsidR="008D2933" w:rsidRDefault="008D2933" w:rsidP="005F14E3">
            <w:pPr>
              <w:ind w:firstLine="0"/>
            </w:pPr>
            <w:r>
              <w:t>AT?</w:t>
            </w:r>
          </w:p>
        </w:tc>
      </w:tr>
      <w:tr w:rsidR="008D2933" w14:paraId="2ABFD477" w14:textId="77777777" w:rsidTr="005F14E3">
        <w:tc>
          <w:tcPr>
            <w:tcW w:w="4698" w:type="dxa"/>
          </w:tcPr>
          <w:p w14:paraId="2F34D4F9" w14:textId="77777777" w:rsidR="008D2933" w:rsidRDefault="008D2933" w:rsidP="005F14E3">
            <w:pPr>
              <w:ind w:firstLine="0"/>
            </w:pPr>
            <w:r>
              <w:t>WR5</w:t>
            </w:r>
          </w:p>
        </w:tc>
        <w:tc>
          <w:tcPr>
            <w:tcW w:w="4698" w:type="dxa"/>
          </w:tcPr>
          <w:p w14:paraId="18DB28FB" w14:textId="77777777" w:rsidR="008D2933" w:rsidRDefault="008D2933" w:rsidP="005F14E3">
            <w:pPr>
              <w:ind w:firstLine="0"/>
            </w:pPr>
            <w:r>
              <w:t>European blocking</w:t>
            </w:r>
          </w:p>
        </w:tc>
      </w:tr>
      <w:tr w:rsidR="008D2933" w14:paraId="53C9F38C" w14:textId="77777777" w:rsidTr="005F14E3">
        <w:tc>
          <w:tcPr>
            <w:tcW w:w="4698" w:type="dxa"/>
          </w:tcPr>
          <w:p w14:paraId="1C46A450" w14:textId="77777777" w:rsidR="008D2933" w:rsidRDefault="008D2933" w:rsidP="005F14E3">
            <w:pPr>
              <w:ind w:firstLine="0"/>
            </w:pPr>
            <w:r>
              <w:lastRenderedPageBreak/>
              <w:t>WR6</w:t>
            </w:r>
          </w:p>
        </w:tc>
        <w:tc>
          <w:tcPr>
            <w:tcW w:w="4698" w:type="dxa"/>
          </w:tcPr>
          <w:p w14:paraId="5D1A44B0" w14:textId="77777777" w:rsidR="008D2933" w:rsidRDefault="008D2933" w:rsidP="005F14E3">
            <w:pPr>
              <w:ind w:firstLine="0"/>
            </w:pPr>
            <w:r>
              <w:t>Scandinavian blocking</w:t>
            </w:r>
          </w:p>
        </w:tc>
      </w:tr>
    </w:tbl>
    <w:p w14:paraId="093136D1" w14:textId="77777777" w:rsidR="00AE5A9C" w:rsidRPr="00AE5A9C" w:rsidRDefault="00AE5A9C" w:rsidP="00476E1A"/>
    <w:p w14:paraId="099725A6" w14:textId="77777777" w:rsidR="00112DDF" w:rsidRDefault="00112DDF">
      <w:pPr>
        <w:spacing w:after="160" w:line="259" w:lineRule="auto"/>
        <w:ind w:firstLine="0"/>
        <w:jc w:val="left"/>
        <w:rPr>
          <w:rFonts w:eastAsiaTheme="majorEastAsia" w:cstheme="majorBidi"/>
          <w:b/>
          <w:sz w:val="24"/>
          <w:szCs w:val="26"/>
        </w:rPr>
      </w:pPr>
      <w:r>
        <w:br w:type="page"/>
      </w:r>
    </w:p>
    <w:p w14:paraId="1FAE7468" w14:textId="015734F4" w:rsidR="000331F6" w:rsidRDefault="000331F6" w:rsidP="000331F6">
      <w:pPr>
        <w:pStyle w:val="berschrift2"/>
      </w:pPr>
      <w:r>
        <w:lastRenderedPageBreak/>
        <w:t>Capacity factor anomalies</w:t>
      </w:r>
    </w:p>
    <w:p w14:paraId="1877F48D" w14:textId="4CED9193" w:rsidR="000331F6" w:rsidRDefault="000331F6" w:rsidP="000331F6"/>
    <w:p w14:paraId="50F691C3" w14:textId="1DE6984B" w:rsidR="000331F6" w:rsidRDefault="000331F6" w:rsidP="000331F6"/>
    <w:p w14:paraId="436F978A" w14:textId="77777777" w:rsidR="00112DDF" w:rsidRDefault="00112DDF">
      <w:pPr>
        <w:spacing w:after="160" w:line="259" w:lineRule="auto"/>
        <w:ind w:firstLine="0"/>
        <w:jc w:val="left"/>
        <w:rPr>
          <w:rFonts w:eastAsiaTheme="majorEastAsia" w:cstheme="majorBidi"/>
          <w:b/>
          <w:sz w:val="24"/>
          <w:szCs w:val="26"/>
        </w:rPr>
      </w:pPr>
      <w:r>
        <w:br w:type="page"/>
      </w:r>
    </w:p>
    <w:p w14:paraId="326D439F" w14:textId="068BFCD8" w:rsidR="00BD577D" w:rsidRDefault="00BD577D" w:rsidP="00BD577D">
      <w:pPr>
        <w:pStyle w:val="berschrift2"/>
      </w:pPr>
      <w:r>
        <w:lastRenderedPageBreak/>
        <w:t>Situation with current PV IC</w:t>
      </w:r>
    </w:p>
    <w:p w14:paraId="285F99E1" w14:textId="48F3CCDB" w:rsidR="00BD577D" w:rsidRDefault="00BD577D" w:rsidP="000331F6"/>
    <w:p w14:paraId="4C06C201" w14:textId="77777777" w:rsidR="00717F0F" w:rsidRDefault="00717F0F" w:rsidP="000331F6"/>
    <w:p w14:paraId="6D1CDC44" w14:textId="77777777" w:rsidR="00112DDF" w:rsidRDefault="00112DDF">
      <w:pPr>
        <w:spacing w:after="160" w:line="259" w:lineRule="auto"/>
        <w:ind w:firstLine="0"/>
        <w:jc w:val="left"/>
        <w:rPr>
          <w:rFonts w:eastAsiaTheme="majorEastAsia" w:cstheme="majorBidi"/>
          <w:b/>
          <w:sz w:val="24"/>
          <w:szCs w:val="26"/>
        </w:rPr>
      </w:pPr>
      <w:r>
        <w:br w:type="page"/>
      </w:r>
    </w:p>
    <w:p w14:paraId="039D726B" w14:textId="2B1559A5" w:rsidR="000331F6" w:rsidRPr="000331F6" w:rsidRDefault="00BD577D" w:rsidP="000331F6">
      <w:pPr>
        <w:pStyle w:val="berschrift2"/>
      </w:pPr>
      <w:r>
        <w:lastRenderedPageBreak/>
        <w:t xml:space="preserve">Scenarios for </w:t>
      </w:r>
      <w:r w:rsidR="000331F6">
        <w:t>IC distribution</w:t>
      </w:r>
    </w:p>
    <w:p w14:paraId="53896E0E" w14:textId="5A500300" w:rsidR="00133CB5" w:rsidRDefault="00133CB5">
      <w:pPr>
        <w:spacing w:after="160" w:line="259" w:lineRule="auto"/>
        <w:ind w:firstLine="0"/>
        <w:jc w:val="left"/>
      </w:pPr>
      <w:r>
        <w:br w:type="page"/>
      </w:r>
    </w:p>
    <w:p w14:paraId="5C48AEE3" w14:textId="77777777" w:rsidR="009771B5" w:rsidRDefault="008E3835" w:rsidP="00F116C6">
      <w:pPr>
        <w:pStyle w:val="berschrift1"/>
      </w:pPr>
      <w:bookmarkStart w:id="35" w:name="_Toc59530694"/>
      <w:r w:rsidRPr="003327A0">
        <w:lastRenderedPageBreak/>
        <w:t>References</w:t>
      </w:r>
      <w:bookmarkEnd w:id="35"/>
    </w:p>
    <w:p w14:paraId="7C866BBE" w14:textId="21537E6B" w:rsidR="00DD507E" w:rsidRPr="00DD507E" w:rsidRDefault="00F116C6" w:rsidP="00DD507E">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DD507E" w:rsidRPr="00DD507E">
        <w:rPr>
          <w:noProof/>
          <w:sz w:val="18"/>
          <w:szCs w:val="24"/>
        </w:rPr>
        <w:t xml:space="preserve">Branch, M. A., Coleman, T. F. and Li, Y. (1999) ‘Subspace, interior, and conjugate gradient method for large-scale bound-constrained minimization problems’, </w:t>
      </w:r>
      <w:r w:rsidR="00DD507E" w:rsidRPr="00DD507E">
        <w:rPr>
          <w:i/>
          <w:iCs/>
          <w:noProof/>
          <w:sz w:val="18"/>
          <w:szCs w:val="24"/>
        </w:rPr>
        <w:t>SIAM Journal of Scientific Computing</w:t>
      </w:r>
      <w:r w:rsidR="00DD507E" w:rsidRPr="00DD507E">
        <w:rPr>
          <w:noProof/>
          <w:sz w:val="18"/>
          <w:szCs w:val="24"/>
        </w:rPr>
        <w:t>, 21(1), pp. 1–23. doi: 10.1137/S1064827595289108.</w:t>
      </w:r>
    </w:p>
    <w:p w14:paraId="4BE05454"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Cassou, C. (2008) ‘Intraseasonal interaction between the Madden-Julian Oscillation and the North Atlantic Oscillation’, </w:t>
      </w:r>
      <w:r w:rsidRPr="00DD507E">
        <w:rPr>
          <w:i/>
          <w:iCs/>
          <w:noProof/>
          <w:sz w:val="18"/>
          <w:szCs w:val="24"/>
        </w:rPr>
        <w:t>Nature</w:t>
      </w:r>
      <w:r w:rsidRPr="00DD507E">
        <w:rPr>
          <w:noProof/>
          <w:sz w:val="18"/>
          <w:szCs w:val="24"/>
        </w:rPr>
        <w:t>, 455(7212), pp. 523–527. doi: 10.1038/nature07286.</w:t>
      </w:r>
    </w:p>
    <w:p w14:paraId="7810018A"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Dawson, A. (2016) ‘eofs: A Library for EOF Analysis of Meteorological, Oceanographic, and Climate Data’, </w:t>
      </w:r>
      <w:r w:rsidRPr="00DD507E">
        <w:rPr>
          <w:i/>
          <w:iCs/>
          <w:noProof/>
          <w:sz w:val="18"/>
          <w:szCs w:val="24"/>
        </w:rPr>
        <w:t>Journal of Open Research Software</w:t>
      </w:r>
      <w:r w:rsidRPr="00DD507E">
        <w:rPr>
          <w:noProof/>
          <w:sz w:val="18"/>
          <w:szCs w:val="24"/>
        </w:rPr>
        <w:t>, 4, pp. 4–7. doi: 10.5334/jors.122.</w:t>
      </w:r>
    </w:p>
    <w:p w14:paraId="191801F9"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Delucchi, M. A. and Jacobson, M. Z. (2011) ‘Providing all global energy with wind, water, and solar power, Part II: Reliability, system and transmission costs, and policies’, </w:t>
      </w:r>
      <w:r w:rsidRPr="00DD507E">
        <w:rPr>
          <w:i/>
          <w:iCs/>
          <w:noProof/>
          <w:sz w:val="18"/>
          <w:szCs w:val="24"/>
        </w:rPr>
        <w:t>Energy Policy</w:t>
      </w:r>
      <w:r w:rsidRPr="00DD507E">
        <w:rPr>
          <w:noProof/>
          <w:sz w:val="18"/>
          <w:szCs w:val="24"/>
        </w:rPr>
        <w:t>. Elsevier, 39(3), pp. 1170–1190. doi: 10.1016/j.enpol.2010.11.045.</w:t>
      </w:r>
    </w:p>
    <w:p w14:paraId="4910643B"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Graabak, I. and Korpås, M. (2016) ‘Variability Characteristics of European Wind and Solar Power Resources—A Review’, </w:t>
      </w:r>
      <w:r w:rsidRPr="00DD507E">
        <w:rPr>
          <w:i/>
          <w:iCs/>
          <w:noProof/>
          <w:sz w:val="18"/>
          <w:szCs w:val="24"/>
        </w:rPr>
        <w:t>Energies</w:t>
      </w:r>
      <w:r w:rsidRPr="00DD507E">
        <w:rPr>
          <w:noProof/>
          <w:sz w:val="18"/>
          <w:szCs w:val="24"/>
        </w:rPr>
        <w:t>, 9(6), pp. 1–31. doi: 10.3390/en9060449.</w:t>
      </w:r>
    </w:p>
    <w:p w14:paraId="14E1FCCF"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Grams, C. M., Beerli, R., Pfenninger, S., Staffell, I. and Wernli, H. (2017) ‘Balancing Europe’s wind-power output through spatial deployment informed by weather regimes’, </w:t>
      </w:r>
      <w:r w:rsidRPr="00DD507E">
        <w:rPr>
          <w:i/>
          <w:iCs/>
          <w:noProof/>
          <w:sz w:val="18"/>
          <w:szCs w:val="24"/>
        </w:rPr>
        <w:t>Nature Climate Change</w:t>
      </w:r>
      <w:r w:rsidRPr="00DD507E">
        <w:rPr>
          <w:noProof/>
          <w:sz w:val="18"/>
          <w:szCs w:val="24"/>
        </w:rPr>
        <w:t>, 7(8), pp. 557–562. doi: 10.1038/NCLIMATE3338.</w:t>
      </w:r>
    </w:p>
    <w:p w14:paraId="3CAC4EB7"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Heide, D., von Bremen, L., Greiner, M., Hoffmann, C., Speckmann, M. and Bofinger, S. (2010) ‘Seasonal optimal mix of wind and solar power in a future, highly renewable Europe’, </w:t>
      </w:r>
      <w:r w:rsidRPr="00DD507E">
        <w:rPr>
          <w:i/>
          <w:iCs/>
          <w:noProof/>
          <w:sz w:val="18"/>
          <w:szCs w:val="24"/>
        </w:rPr>
        <w:t>Renewable Energy</w:t>
      </w:r>
      <w:r w:rsidRPr="00DD507E">
        <w:rPr>
          <w:noProof/>
          <w:sz w:val="18"/>
          <w:szCs w:val="24"/>
        </w:rPr>
        <w:t>, 35(11), pp. 2483–2489. doi: 10.1016/j.renene.2010.03.012.</w:t>
      </w:r>
    </w:p>
    <w:p w14:paraId="3954A131"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Hennermann, K. and Yang, X. (2018) </w:t>
      </w:r>
      <w:r w:rsidRPr="00DD507E">
        <w:rPr>
          <w:i/>
          <w:iCs/>
          <w:noProof/>
          <w:sz w:val="18"/>
          <w:szCs w:val="24"/>
        </w:rPr>
        <w:t>ERA5 data documentation</w:t>
      </w:r>
      <w:r w:rsidRPr="00DD507E">
        <w:rPr>
          <w:noProof/>
          <w:sz w:val="18"/>
          <w:szCs w:val="24"/>
        </w:rPr>
        <w:t xml:space="preserve">, </w:t>
      </w:r>
      <w:r w:rsidRPr="00DD507E">
        <w:rPr>
          <w:i/>
          <w:iCs/>
          <w:noProof/>
          <w:sz w:val="18"/>
          <w:szCs w:val="24"/>
        </w:rPr>
        <w:t>European Centre for Medium-Range Weather Forecasts</w:t>
      </w:r>
      <w:r w:rsidRPr="00DD507E">
        <w:rPr>
          <w:noProof/>
          <w:sz w:val="18"/>
          <w:szCs w:val="24"/>
        </w:rPr>
        <w:t>. Available at: https://confluence.ecmwf.int/display/CKB/ERA5+data+documentation (Accessed: 22 April 2020).</w:t>
      </w:r>
    </w:p>
    <w:p w14:paraId="7EB89F0D"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Huld, T., Gottschalg, R., Beyer, H. G. and Topič, M. (2010) ‘Mapping the performance of PV modules, effects of module type and data averaging’, </w:t>
      </w:r>
      <w:r w:rsidRPr="00DD507E">
        <w:rPr>
          <w:i/>
          <w:iCs/>
          <w:noProof/>
          <w:sz w:val="18"/>
          <w:szCs w:val="24"/>
        </w:rPr>
        <w:t>Solar Energy</w:t>
      </w:r>
      <w:r w:rsidRPr="00DD507E">
        <w:rPr>
          <w:noProof/>
          <w:sz w:val="18"/>
          <w:szCs w:val="24"/>
        </w:rPr>
        <w:t>, 84(2), pp. 324–338. doi: 10.1016/j.solener.2009.12.002.</w:t>
      </w:r>
    </w:p>
    <w:p w14:paraId="0BBAB627"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Hulme, M. (2016) ‘1.5 °C and climate research after the Paris Agreement’, </w:t>
      </w:r>
      <w:r w:rsidRPr="00DD507E">
        <w:rPr>
          <w:i/>
          <w:iCs/>
          <w:noProof/>
          <w:sz w:val="18"/>
          <w:szCs w:val="24"/>
        </w:rPr>
        <w:t>Nature Climate Change</w:t>
      </w:r>
      <w:r w:rsidRPr="00DD507E">
        <w:rPr>
          <w:noProof/>
          <w:sz w:val="18"/>
          <w:szCs w:val="24"/>
        </w:rPr>
        <w:t>. Nature Publishing Group, 6(3), pp. 222–224. doi: 10.1038/nclimate2939.</w:t>
      </w:r>
    </w:p>
    <w:p w14:paraId="14EAB689"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Jäger-Waldau, A. (2019) </w:t>
      </w:r>
      <w:r w:rsidRPr="00DD507E">
        <w:rPr>
          <w:i/>
          <w:iCs/>
          <w:noProof/>
          <w:sz w:val="18"/>
          <w:szCs w:val="24"/>
        </w:rPr>
        <w:t>PV Status Report 2019</w:t>
      </w:r>
      <w:r w:rsidRPr="00DD507E">
        <w:rPr>
          <w:noProof/>
          <w:sz w:val="18"/>
          <w:szCs w:val="24"/>
        </w:rPr>
        <w:t xml:space="preserve">, </w:t>
      </w:r>
      <w:r w:rsidRPr="00DD507E">
        <w:rPr>
          <w:i/>
          <w:iCs/>
          <w:noProof/>
          <w:sz w:val="18"/>
          <w:szCs w:val="24"/>
        </w:rPr>
        <w:t>EUR 29938 EN, Publications Office of the European Union</w:t>
      </w:r>
      <w:r w:rsidRPr="00DD507E">
        <w:rPr>
          <w:noProof/>
          <w:sz w:val="18"/>
          <w:szCs w:val="24"/>
        </w:rPr>
        <w:t>. Luxembourg. doi: 10.2760/326629.</w:t>
      </w:r>
    </w:p>
    <w:p w14:paraId="0B695A5F"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Lauret, P., Boland, J. and Ridley, B. (2013) ‘Bayesian statistical analysis applied to solar radiation modelling’, </w:t>
      </w:r>
      <w:r w:rsidRPr="00DD507E">
        <w:rPr>
          <w:i/>
          <w:iCs/>
          <w:noProof/>
          <w:sz w:val="18"/>
          <w:szCs w:val="24"/>
        </w:rPr>
        <w:t>Renewable Energy</w:t>
      </w:r>
      <w:r w:rsidRPr="00DD507E">
        <w:rPr>
          <w:noProof/>
          <w:sz w:val="18"/>
          <w:szCs w:val="24"/>
        </w:rPr>
        <w:t>, 49, pp. 124–127. doi: 10.1016/j.renene.2012.01.049.</w:t>
      </w:r>
    </w:p>
    <w:p w14:paraId="63BCB59E"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Michelangeli, P. A., Vautard, R. and Legras, B. (1995) ‘Weather regimes: recurrence and quasi stationarity’, </w:t>
      </w:r>
      <w:r w:rsidRPr="00DD507E">
        <w:rPr>
          <w:i/>
          <w:iCs/>
          <w:noProof/>
          <w:sz w:val="18"/>
          <w:szCs w:val="24"/>
        </w:rPr>
        <w:t>Journal of the Atmospheric Sciences</w:t>
      </w:r>
      <w:r w:rsidRPr="00DD507E">
        <w:rPr>
          <w:noProof/>
          <w:sz w:val="18"/>
          <w:szCs w:val="24"/>
        </w:rPr>
        <w:t>, pp. 1237–1256. doi: 10.1175/1520-0469(1995)052&lt;1237:WRRAQS&gt;2.0.CO;2.</w:t>
      </w:r>
    </w:p>
    <w:p w14:paraId="599056B3"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Mills, A. and Wiser, R. (2010) </w:t>
      </w:r>
      <w:r w:rsidRPr="00DD507E">
        <w:rPr>
          <w:i/>
          <w:iCs/>
          <w:noProof/>
          <w:sz w:val="18"/>
          <w:szCs w:val="24"/>
        </w:rPr>
        <w:t>Implications of Wide-Area Geographic Diversity for Short- Term Variability of Solar Power</w:t>
      </w:r>
      <w:r w:rsidRPr="00DD507E">
        <w:rPr>
          <w:noProof/>
          <w:sz w:val="18"/>
          <w:szCs w:val="24"/>
        </w:rPr>
        <w:t xml:space="preserve">, </w:t>
      </w:r>
      <w:r w:rsidRPr="00DD507E">
        <w:rPr>
          <w:i/>
          <w:iCs/>
          <w:noProof/>
          <w:sz w:val="18"/>
          <w:szCs w:val="24"/>
        </w:rPr>
        <w:t>Energy</w:t>
      </w:r>
      <w:r w:rsidRPr="00DD507E">
        <w:rPr>
          <w:noProof/>
          <w:sz w:val="18"/>
          <w:szCs w:val="24"/>
        </w:rPr>
        <w:t>. Berkeley, CA (United States). doi: 10.2172/986925.</w:t>
      </w:r>
    </w:p>
    <w:p w14:paraId="115AE4E0"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DD507E">
        <w:rPr>
          <w:i/>
          <w:iCs/>
          <w:noProof/>
          <w:sz w:val="18"/>
          <w:szCs w:val="24"/>
        </w:rPr>
        <w:t>Journal of Machine Learning Research</w:t>
      </w:r>
      <w:r w:rsidRPr="00DD507E">
        <w:rPr>
          <w:noProof/>
          <w:sz w:val="18"/>
          <w:szCs w:val="24"/>
        </w:rPr>
        <w:t>, 12, pp. 2825–2830.</w:t>
      </w:r>
    </w:p>
    <w:p w14:paraId="670B22AA"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Pfenninger, S. and Staffell, I. (2016) ‘Long-term patterns of European PV output using 30 years of validated hourly reanalysis and satellite data’, </w:t>
      </w:r>
      <w:r w:rsidRPr="00DD507E">
        <w:rPr>
          <w:i/>
          <w:iCs/>
          <w:noProof/>
          <w:sz w:val="18"/>
          <w:szCs w:val="24"/>
        </w:rPr>
        <w:t>Energy</w:t>
      </w:r>
      <w:r w:rsidRPr="00DD507E">
        <w:rPr>
          <w:noProof/>
          <w:sz w:val="18"/>
          <w:szCs w:val="24"/>
        </w:rPr>
        <w:t>, 114, pp. 1251–1265. doi: 10.1016/j.energy.2016.08.060.</w:t>
      </w:r>
    </w:p>
    <w:p w14:paraId="313DC3ED"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Pozo-Vazquez, D., Santos-Alamillos, F. J., Lara-Fanego, V., Ruiz-Arias, J. A. and Tovar-Pescador, J. (2011) </w:t>
      </w:r>
      <w:r w:rsidRPr="00DD507E">
        <w:rPr>
          <w:i/>
          <w:iCs/>
          <w:noProof/>
          <w:sz w:val="18"/>
          <w:szCs w:val="24"/>
        </w:rPr>
        <w:t>Hydrological, Socioeconomic and Ecological Impacts of the North Atlantic Oscillation in the Mediterranean Region</w:t>
      </w:r>
      <w:r w:rsidRPr="00DD507E">
        <w:rPr>
          <w:noProof/>
          <w:sz w:val="18"/>
          <w:szCs w:val="24"/>
        </w:rPr>
        <w:t xml:space="preserve">, </w:t>
      </w:r>
      <w:r w:rsidRPr="00DD507E">
        <w:rPr>
          <w:i/>
          <w:iCs/>
          <w:noProof/>
          <w:sz w:val="18"/>
          <w:szCs w:val="24"/>
        </w:rPr>
        <w:t>Hydrological, Socioeconomic and Ecological Impacts of the North Atlantic Oscillation in the Mediterranean Region</w:t>
      </w:r>
      <w:r w:rsidRPr="00DD507E">
        <w:rPr>
          <w:noProof/>
          <w:sz w:val="18"/>
          <w:szCs w:val="24"/>
        </w:rPr>
        <w:t>. doi: 10.1007/978-94-007-1372-7.</w:t>
      </w:r>
    </w:p>
    <w:p w14:paraId="299231B7"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Pozo-Vázquez, D., Tovar-Pescador, J., Gámiz-Fortis, S. R., Esteban-Parra, M. J. and Castro-Díez, Y. (2004) ‘NAO and solar radiation variability in the European North Atlantic region’, </w:t>
      </w:r>
      <w:r w:rsidRPr="00DD507E">
        <w:rPr>
          <w:i/>
          <w:iCs/>
          <w:noProof/>
          <w:sz w:val="18"/>
          <w:szCs w:val="24"/>
        </w:rPr>
        <w:t>Geophysical Research Letters</w:t>
      </w:r>
      <w:r w:rsidRPr="00DD507E">
        <w:rPr>
          <w:noProof/>
          <w:sz w:val="18"/>
          <w:szCs w:val="24"/>
        </w:rPr>
        <w:t>, 31(5), p. n/a-n/a. doi: 10.1029/2003gl018502.</w:t>
      </w:r>
    </w:p>
    <w:p w14:paraId="688A126B"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Ram, M., Bogdanov, D., Aghahosseini, A., Oyewo, A., Gulagi, A., Child, M. and Fell, H.-J. (2019) ‘Global Energy System based on 100% Renewable Energy – Power, Heat, Transport and Desalination Sectors’, </w:t>
      </w:r>
      <w:r w:rsidRPr="00DD507E">
        <w:rPr>
          <w:i/>
          <w:iCs/>
          <w:noProof/>
          <w:sz w:val="18"/>
          <w:szCs w:val="24"/>
        </w:rPr>
        <w:t>Study by Lappeenranta University of Technology and Energy Watch Group</w:t>
      </w:r>
      <w:r w:rsidRPr="00DD507E">
        <w:rPr>
          <w:noProof/>
          <w:sz w:val="18"/>
          <w:szCs w:val="24"/>
        </w:rPr>
        <w:t>. Berlin, 1(March), pp. 1–321.</w:t>
      </w:r>
    </w:p>
    <w:p w14:paraId="13F18404"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Ridley, B., Boland, J. and Lauret, P. (2010) ‘Modelling of diffuse solar fraction with multiple predictors’, </w:t>
      </w:r>
      <w:r w:rsidRPr="00DD507E">
        <w:rPr>
          <w:i/>
          <w:iCs/>
          <w:noProof/>
          <w:sz w:val="18"/>
          <w:szCs w:val="24"/>
        </w:rPr>
        <w:t>Renewable Energy</w:t>
      </w:r>
      <w:r w:rsidRPr="00DD507E">
        <w:rPr>
          <w:noProof/>
          <w:sz w:val="18"/>
          <w:szCs w:val="24"/>
        </w:rPr>
        <w:t>, 35(2), pp. 478–483. doi: 10.1016/j.renene.2009.07.018.</w:t>
      </w:r>
    </w:p>
    <w:p w14:paraId="33624B92"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Santos-Alamillos, F. J., Pozo-Vázquez, D., Ruiz-Arias, J. A., Von Bremen, L. and Tovar-Pescador, J. (2015) ‘Combining </w:t>
      </w:r>
      <w:r w:rsidRPr="00DD507E">
        <w:rPr>
          <w:noProof/>
          <w:sz w:val="18"/>
          <w:szCs w:val="24"/>
        </w:rPr>
        <w:lastRenderedPageBreak/>
        <w:t xml:space="preserve">wind farms with concentrating solar plants to provide stable renewable power’, </w:t>
      </w:r>
      <w:r w:rsidRPr="00DD507E">
        <w:rPr>
          <w:i/>
          <w:iCs/>
          <w:noProof/>
          <w:sz w:val="18"/>
          <w:szCs w:val="24"/>
        </w:rPr>
        <w:t>Renewable Energy</w:t>
      </w:r>
      <w:r w:rsidRPr="00DD507E">
        <w:rPr>
          <w:noProof/>
          <w:sz w:val="18"/>
          <w:szCs w:val="24"/>
        </w:rPr>
        <w:t>, 76(2015), pp. 539–550. doi: 10.1016/j.renene.2014.11.055.</w:t>
      </w:r>
    </w:p>
    <w:p w14:paraId="5CF9E9C4"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Stram, B. N. (2016) ‘Key challenges to expanding renewable energy’, </w:t>
      </w:r>
      <w:r w:rsidRPr="00DD507E">
        <w:rPr>
          <w:i/>
          <w:iCs/>
          <w:noProof/>
          <w:sz w:val="18"/>
          <w:szCs w:val="24"/>
        </w:rPr>
        <w:t>Energy Policy</w:t>
      </w:r>
      <w:r w:rsidRPr="00DD507E">
        <w:rPr>
          <w:noProof/>
          <w:sz w:val="18"/>
          <w:szCs w:val="24"/>
        </w:rPr>
        <w:t>, 96, pp. 728–734. doi: 10.1016/j.enpol.2016.05.034.</w:t>
      </w:r>
    </w:p>
    <w:p w14:paraId="7A89FA36"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Sweerts, B., Pfenninger, S., Yang, S., Folini, D., van der Zwaan, B. and Wild, M. (2019) ‘Estimation of losses in solar energy production from air pollution in China since 1960 using surface radiation data’, </w:t>
      </w:r>
      <w:r w:rsidRPr="00DD507E">
        <w:rPr>
          <w:i/>
          <w:iCs/>
          <w:noProof/>
          <w:sz w:val="18"/>
          <w:szCs w:val="24"/>
        </w:rPr>
        <w:t>Nature Energy</w:t>
      </w:r>
      <w:r w:rsidRPr="00DD507E">
        <w:rPr>
          <w:noProof/>
          <w:sz w:val="18"/>
          <w:szCs w:val="24"/>
        </w:rPr>
        <w:t>, 4(8), pp. 657–663. doi: 10.1038/s41560-019-0412-4.</w:t>
      </w:r>
    </w:p>
    <w:p w14:paraId="1A50ED0B" w14:textId="77777777" w:rsidR="00DD507E" w:rsidRPr="00DD507E" w:rsidRDefault="00DD507E" w:rsidP="00DD507E">
      <w:pPr>
        <w:widowControl w:val="0"/>
        <w:autoSpaceDE w:val="0"/>
        <w:autoSpaceDN w:val="0"/>
        <w:adjustRightInd w:val="0"/>
        <w:spacing w:after="120" w:line="240" w:lineRule="auto"/>
        <w:rPr>
          <w:noProof/>
          <w:sz w:val="18"/>
          <w:szCs w:val="24"/>
        </w:rPr>
      </w:pPr>
      <w:r w:rsidRPr="00DD507E">
        <w:rPr>
          <w:noProof/>
          <w:sz w:val="18"/>
          <w:szCs w:val="24"/>
        </w:rPr>
        <w:t xml:space="preserve">Van Der Wiel, K., Bloomfield, H. C., Lee, R. W., Stoop, L. P., Blackport, R., Screen, J. A. and Selten, F. M. (2019) ‘The influence of weather regimes on European renewable energy production and demand’, </w:t>
      </w:r>
      <w:r w:rsidRPr="00DD507E">
        <w:rPr>
          <w:i/>
          <w:iCs/>
          <w:noProof/>
          <w:sz w:val="18"/>
          <w:szCs w:val="24"/>
        </w:rPr>
        <w:t>Environmental Research Letters</w:t>
      </w:r>
      <w:r w:rsidRPr="00DD507E">
        <w:rPr>
          <w:noProof/>
          <w:sz w:val="18"/>
          <w:szCs w:val="24"/>
        </w:rPr>
        <w:t>, 14(9). doi: 10.1088/1748-9326/ab38d3.</w:t>
      </w:r>
    </w:p>
    <w:p w14:paraId="2DA2898D" w14:textId="77777777" w:rsidR="00DD507E" w:rsidRPr="00DD507E" w:rsidRDefault="00DD507E" w:rsidP="00DD507E">
      <w:pPr>
        <w:widowControl w:val="0"/>
        <w:autoSpaceDE w:val="0"/>
        <w:autoSpaceDN w:val="0"/>
        <w:adjustRightInd w:val="0"/>
        <w:spacing w:after="120" w:line="240" w:lineRule="auto"/>
        <w:rPr>
          <w:noProof/>
          <w:sz w:val="18"/>
        </w:rPr>
      </w:pPr>
      <w:r w:rsidRPr="00DD507E">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DD507E">
        <w:rPr>
          <w:i/>
          <w:iCs/>
          <w:noProof/>
          <w:sz w:val="18"/>
          <w:szCs w:val="24"/>
        </w:rPr>
        <w:t>Solar Energy</w:t>
      </w:r>
      <w:r w:rsidRPr="00DD507E">
        <w:rPr>
          <w:noProof/>
          <w:sz w:val="18"/>
          <w:szCs w:val="24"/>
        </w:rPr>
        <w:t>, 116, pp. 12–24. doi: 10.1016/j.solener.2015.03.039.</w:t>
      </w:r>
    </w:p>
    <w:p w14:paraId="22748927" w14:textId="77777777" w:rsidR="00F116C6" w:rsidRPr="00F116C6" w:rsidRDefault="00F116C6" w:rsidP="002651A0">
      <w:pPr>
        <w:pStyle w:val="References"/>
      </w:pPr>
      <w:r>
        <w:fldChar w:fldCharType="end"/>
      </w:r>
    </w:p>
    <w:sectPr w:rsidR="00F116C6" w:rsidRPr="00F116C6" w:rsidSect="00182F6A">
      <w:headerReference w:type="default" r:id="rId16"/>
      <w:headerReference w:type="first" r:id="rId17"/>
      <w:pgSz w:w="12240" w:h="15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21A9B3" w14:textId="77777777" w:rsidR="00057BA4" w:rsidRDefault="00057BA4" w:rsidP="00D26A32">
      <w:pPr>
        <w:spacing w:line="240" w:lineRule="auto"/>
      </w:pPr>
      <w:r>
        <w:separator/>
      </w:r>
    </w:p>
  </w:endnote>
  <w:endnote w:type="continuationSeparator" w:id="0">
    <w:p w14:paraId="2A8CC5CC" w14:textId="77777777" w:rsidR="00057BA4" w:rsidRDefault="00057BA4"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F2C954" w14:textId="77777777" w:rsidR="00057BA4" w:rsidRDefault="00057BA4" w:rsidP="00D26A32">
      <w:pPr>
        <w:spacing w:line="240" w:lineRule="auto"/>
      </w:pPr>
      <w:r>
        <w:separator/>
      </w:r>
    </w:p>
  </w:footnote>
  <w:footnote w:type="continuationSeparator" w:id="0">
    <w:p w14:paraId="4CD7C2EC" w14:textId="77777777" w:rsidR="00057BA4" w:rsidRDefault="00057BA4"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B6DFB1" w14:textId="77777777" w:rsidR="005F14E3" w:rsidRPr="001F40E5" w:rsidRDefault="005F14E3">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756D17" w14:textId="77777777" w:rsidR="005F14E3" w:rsidRDefault="005F14E3" w:rsidP="00A15F0B">
    <w:pPr>
      <w:pStyle w:val="Kopfzeile"/>
    </w:pPr>
    <w:r>
      <w:rPr>
        <w:noProof/>
      </w:rPr>
      <w:drawing>
        <wp:anchor distT="0" distB="0" distL="114300" distR="114300" simplePos="0" relativeHeight="251661312" behindDoc="0" locked="0" layoutInCell="1" allowOverlap="1" wp14:anchorId="67417AF5" wp14:editId="5616F2BA">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496AAEB9" wp14:editId="1CBDD14A">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3912D4CE" wp14:editId="227AC345">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3BE6C99F" w14:textId="77777777" w:rsidR="005F14E3" w:rsidRDefault="005F14E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4"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2"/>
  </w:num>
  <w:num w:numId="2">
    <w:abstractNumId w:val="16"/>
  </w:num>
  <w:num w:numId="3">
    <w:abstractNumId w:val="9"/>
  </w:num>
  <w:num w:numId="4">
    <w:abstractNumId w:val="4"/>
  </w:num>
  <w:num w:numId="5">
    <w:abstractNumId w:val="0"/>
  </w:num>
  <w:num w:numId="6">
    <w:abstractNumId w:val="5"/>
  </w:num>
  <w:num w:numId="7">
    <w:abstractNumId w:val="17"/>
  </w:num>
  <w:num w:numId="8">
    <w:abstractNumId w:val="14"/>
  </w:num>
  <w:num w:numId="9">
    <w:abstractNumId w:val="11"/>
  </w:num>
  <w:num w:numId="10">
    <w:abstractNumId w:val="6"/>
  </w:num>
  <w:num w:numId="11">
    <w:abstractNumId w:val="2"/>
  </w:num>
  <w:num w:numId="12">
    <w:abstractNumId w:val="1"/>
  </w:num>
  <w:num w:numId="13">
    <w:abstractNumId w:val="10"/>
  </w:num>
  <w:num w:numId="14">
    <w:abstractNumId w:val="18"/>
  </w:num>
  <w:num w:numId="15">
    <w:abstractNumId w:val="15"/>
  </w:num>
  <w:num w:numId="16">
    <w:abstractNumId w:val="3"/>
  </w:num>
  <w:num w:numId="17">
    <w:abstractNumId w:val="13"/>
  </w:num>
  <w:num w:numId="18">
    <w:abstractNumId w:val="7"/>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34AC"/>
    <w:rsid w:val="000077FD"/>
    <w:rsid w:val="00013880"/>
    <w:rsid w:val="00013F6C"/>
    <w:rsid w:val="00014E07"/>
    <w:rsid w:val="00015FCE"/>
    <w:rsid w:val="000213BC"/>
    <w:rsid w:val="00023680"/>
    <w:rsid w:val="00027BB5"/>
    <w:rsid w:val="000331F6"/>
    <w:rsid w:val="00034899"/>
    <w:rsid w:val="0003638F"/>
    <w:rsid w:val="00041793"/>
    <w:rsid w:val="0004313C"/>
    <w:rsid w:val="00052843"/>
    <w:rsid w:val="00052B26"/>
    <w:rsid w:val="00053AE6"/>
    <w:rsid w:val="00057BA4"/>
    <w:rsid w:val="00060375"/>
    <w:rsid w:val="00060948"/>
    <w:rsid w:val="00061137"/>
    <w:rsid w:val="00061342"/>
    <w:rsid w:val="0006209D"/>
    <w:rsid w:val="00062207"/>
    <w:rsid w:val="00062D61"/>
    <w:rsid w:val="00063327"/>
    <w:rsid w:val="0006393A"/>
    <w:rsid w:val="00063AB5"/>
    <w:rsid w:val="00064747"/>
    <w:rsid w:val="00064AD7"/>
    <w:rsid w:val="00090BC5"/>
    <w:rsid w:val="00095476"/>
    <w:rsid w:val="000A5909"/>
    <w:rsid w:val="000B5D0A"/>
    <w:rsid w:val="000B5DFB"/>
    <w:rsid w:val="000C02F3"/>
    <w:rsid w:val="000C062C"/>
    <w:rsid w:val="000C0DF1"/>
    <w:rsid w:val="000C1695"/>
    <w:rsid w:val="000C246C"/>
    <w:rsid w:val="000C2725"/>
    <w:rsid w:val="000C6378"/>
    <w:rsid w:val="000C715C"/>
    <w:rsid w:val="000C75DD"/>
    <w:rsid w:val="000D0D43"/>
    <w:rsid w:val="000D20E7"/>
    <w:rsid w:val="000D4733"/>
    <w:rsid w:val="000F1204"/>
    <w:rsid w:val="000F20D0"/>
    <w:rsid w:val="000F2BFA"/>
    <w:rsid w:val="000F75AB"/>
    <w:rsid w:val="00100B88"/>
    <w:rsid w:val="00100DCF"/>
    <w:rsid w:val="00101837"/>
    <w:rsid w:val="00101BBF"/>
    <w:rsid w:val="00103966"/>
    <w:rsid w:val="0010396E"/>
    <w:rsid w:val="0010770F"/>
    <w:rsid w:val="00112DDF"/>
    <w:rsid w:val="001176AF"/>
    <w:rsid w:val="00117A82"/>
    <w:rsid w:val="00121B3B"/>
    <w:rsid w:val="001240CB"/>
    <w:rsid w:val="001255AE"/>
    <w:rsid w:val="0012781E"/>
    <w:rsid w:val="00130696"/>
    <w:rsid w:val="00132E93"/>
    <w:rsid w:val="00133CB5"/>
    <w:rsid w:val="00134B5F"/>
    <w:rsid w:val="00134FA3"/>
    <w:rsid w:val="00135629"/>
    <w:rsid w:val="001356FF"/>
    <w:rsid w:val="00141ED8"/>
    <w:rsid w:val="00142927"/>
    <w:rsid w:val="00143E23"/>
    <w:rsid w:val="001441CF"/>
    <w:rsid w:val="00145808"/>
    <w:rsid w:val="00145F38"/>
    <w:rsid w:val="001463F5"/>
    <w:rsid w:val="001530D0"/>
    <w:rsid w:val="00153AE5"/>
    <w:rsid w:val="001545C0"/>
    <w:rsid w:val="00155748"/>
    <w:rsid w:val="00155DA6"/>
    <w:rsid w:val="00156104"/>
    <w:rsid w:val="00161973"/>
    <w:rsid w:val="00166474"/>
    <w:rsid w:val="00167595"/>
    <w:rsid w:val="001713E7"/>
    <w:rsid w:val="00171456"/>
    <w:rsid w:val="0018099D"/>
    <w:rsid w:val="00182F6A"/>
    <w:rsid w:val="0018535B"/>
    <w:rsid w:val="00187922"/>
    <w:rsid w:val="0019275B"/>
    <w:rsid w:val="00192E52"/>
    <w:rsid w:val="00193E17"/>
    <w:rsid w:val="00195FD2"/>
    <w:rsid w:val="00197783"/>
    <w:rsid w:val="001A0373"/>
    <w:rsid w:val="001A045A"/>
    <w:rsid w:val="001A5CD1"/>
    <w:rsid w:val="001B39C5"/>
    <w:rsid w:val="001B4B50"/>
    <w:rsid w:val="001C0A60"/>
    <w:rsid w:val="001C0A72"/>
    <w:rsid w:val="001C157B"/>
    <w:rsid w:val="001C17DD"/>
    <w:rsid w:val="001C5730"/>
    <w:rsid w:val="001C6ACF"/>
    <w:rsid w:val="001C710C"/>
    <w:rsid w:val="001D2563"/>
    <w:rsid w:val="001D29F8"/>
    <w:rsid w:val="001D3528"/>
    <w:rsid w:val="001E0132"/>
    <w:rsid w:val="001E2510"/>
    <w:rsid w:val="001E2C98"/>
    <w:rsid w:val="001E3EF7"/>
    <w:rsid w:val="001E4471"/>
    <w:rsid w:val="001E4E0D"/>
    <w:rsid w:val="001E5053"/>
    <w:rsid w:val="001E5FA3"/>
    <w:rsid w:val="001E6859"/>
    <w:rsid w:val="001F2226"/>
    <w:rsid w:val="001F2C25"/>
    <w:rsid w:val="001F359A"/>
    <w:rsid w:val="001F3600"/>
    <w:rsid w:val="001F3DC4"/>
    <w:rsid w:val="001F40E5"/>
    <w:rsid w:val="001F414A"/>
    <w:rsid w:val="001F48A9"/>
    <w:rsid w:val="001F49EB"/>
    <w:rsid w:val="001F6BE2"/>
    <w:rsid w:val="00201D64"/>
    <w:rsid w:val="00202576"/>
    <w:rsid w:val="002030ED"/>
    <w:rsid w:val="00203817"/>
    <w:rsid w:val="002045F6"/>
    <w:rsid w:val="00206741"/>
    <w:rsid w:val="00206AB2"/>
    <w:rsid w:val="002114E3"/>
    <w:rsid w:val="002116A0"/>
    <w:rsid w:val="0021252E"/>
    <w:rsid w:val="002150B6"/>
    <w:rsid w:val="00220BD8"/>
    <w:rsid w:val="00224F97"/>
    <w:rsid w:val="00225FA3"/>
    <w:rsid w:val="00230D91"/>
    <w:rsid w:val="00234F32"/>
    <w:rsid w:val="00236C9B"/>
    <w:rsid w:val="00241450"/>
    <w:rsid w:val="002422C2"/>
    <w:rsid w:val="00243ABD"/>
    <w:rsid w:val="00244485"/>
    <w:rsid w:val="00247314"/>
    <w:rsid w:val="00250D64"/>
    <w:rsid w:val="0025100C"/>
    <w:rsid w:val="002557B6"/>
    <w:rsid w:val="0025662A"/>
    <w:rsid w:val="00262B18"/>
    <w:rsid w:val="00264603"/>
    <w:rsid w:val="00264F71"/>
    <w:rsid w:val="002651A0"/>
    <w:rsid w:val="00267B7C"/>
    <w:rsid w:val="002731CA"/>
    <w:rsid w:val="00275990"/>
    <w:rsid w:val="00280A96"/>
    <w:rsid w:val="00280DA3"/>
    <w:rsid w:val="00282DA2"/>
    <w:rsid w:val="002926BF"/>
    <w:rsid w:val="00292A37"/>
    <w:rsid w:val="0029555B"/>
    <w:rsid w:val="00295A65"/>
    <w:rsid w:val="00297149"/>
    <w:rsid w:val="002A2143"/>
    <w:rsid w:val="002A5209"/>
    <w:rsid w:val="002A57E9"/>
    <w:rsid w:val="002A7282"/>
    <w:rsid w:val="002B03F6"/>
    <w:rsid w:val="002C1D20"/>
    <w:rsid w:val="002C2C01"/>
    <w:rsid w:val="002C47FA"/>
    <w:rsid w:val="002C68FC"/>
    <w:rsid w:val="002D036D"/>
    <w:rsid w:val="002D3F42"/>
    <w:rsid w:val="002D46B3"/>
    <w:rsid w:val="002D695A"/>
    <w:rsid w:val="002E746A"/>
    <w:rsid w:val="002F13B8"/>
    <w:rsid w:val="002F1FAA"/>
    <w:rsid w:val="002F2903"/>
    <w:rsid w:val="002F2FB9"/>
    <w:rsid w:val="002F433D"/>
    <w:rsid w:val="002F60EB"/>
    <w:rsid w:val="002F6181"/>
    <w:rsid w:val="00306B6A"/>
    <w:rsid w:val="00306E14"/>
    <w:rsid w:val="0031685C"/>
    <w:rsid w:val="003208E1"/>
    <w:rsid w:val="003211E0"/>
    <w:rsid w:val="00322E4B"/>
    <w:rsid w:val="0032482B"/>
    <w:rsid w:val="00325C4B"/>
    <w:rsid w:val="003264D6"/>
    <w:rsid w:val="00326AE5"/>
    <w:rsid w:val="00330089"/>
    <w:rsid w:val="003321EF"/>
    <w:rsid w:val="003327A0"/>
    <w:rsid w:val="00333DA0"/>
    <w:rsid w:val="00335124"/>
    <w:rsid w:val="00335429"/>
    <w:rsid w:val="00335752"/>
    <w:rsid w:val="00336352"/>
    <w:rsid w:val="00344B8E"/>
    <w:rsid w:val="00345D1A"/>
    <w:rsid w:val="00345E59"/>
    <w:rsid w:val="00347B79"/>
    <w:rsid w:val="00350121"/>
    <w:rsid w:val="0035052A"/>
    <w:rsid w:val="00352A17"/>
    <w:rsid w:val="00354840"/>
    <w:rsid w:val="00356490"/>
    <w:rsid w:val="0035757D"/>
    <w:rsid w:val="003578EF"/>
    <w:rsid w:val="00361A0F"/>
    <w:rsid w:val="00363862"/>
    <w:rsid w:val="00366226"/>
    <w:rsid w:val="00366534"/>
    <w:rsid w:val="00370105"/>
    <w:rsid w:val="00374B4C"/>
    <w:rsid w:val="00374FB8"/>
    <w:rsid w:val="0037560A"/>
    <w:rsid w:val="003758B3"/>
    <w:rsid w:val="00383405"/>
    <w:rsid w:val="00384A3C"/>
    <w:rsid w:val="00387BDC"/>
    <w:rsid w:val="00396A52"/>
    <w:rsid w:val="003A4609"/>
    <w:rsid w:val="003A637F"/>
    <w:rsid w:val="003A7958"/>
    <w:rsid w:val="003B1457"/>
    <w:rsid w:val="003B14F3"/>
    <w:rsid w:val="003B2308"/>
    <w:rsid w:val="003B2FBA"/>
    <w:rsid w:val="003B313F"/>
    <w:rsid w:val="003B3BA5"/>
    <w:rsid w:val="003B45E4"/>
    <w:rsid w:val="003B59E3"/>
    <w:rsid w:val="003B5C8E"/>
    <w:rsid w:val="003B7AF0"/>
    <w:rsid w:val="003C233A"/>
    <w:rsid w:val="003C2B61"/>
    <w:rsid w:val="003C2BC6"/>
    <w:rsid w:val="003C6ECA"/>
    <w:rsid w:val="003D0572"/>
    <w:rsid w:val="003D5F1F"/>
    <w:rsid w:val="003D7E40"/>
    <w:rsid w:val="003E09BD"/>
    <w:rsid w:val="003E56DB"/>
    <w:rsid w:val="003E7EA4"/>
    <w:rsid w:val="003F0EDD"/>
    <w:rsid w:val="003F198B"/>
    <w:rsid w:val="003F36C2"/>
    <w:rsid w:val="003F4E65"/>
    <w:rsid w:val="003F622B"/>
    <w:rsid w:val="00400E08"/>
    <w:rsid w:val="004036E3"/>
    <w:rsid w:val="00404B8D"/>
    <w:rsid w:val="00406343"/>
    <w:rsid w:val="00411F3F"/>
    <w:rsid w:val="00412003"/>
    <w:rsid w:val="004123A0"/>
    <w:rsid w:val="00416208"/>
    <w:rsid w:val="00417F8B"/>
    <w:rsid w:val="004204D1"/>
    <w:rsid w:val="00425A8E"/>
    <w:rsid w:val="00427B14"/>
    <w:rsid w:val="004321B5"/>
    <w:rsid w:val="00433542"/>
    <w:rsid w:val="004366BD"/>
    <w:rsid w:val="0044272D"/>
    <w:rsid w:val="00444987"/>
    <w:rsid w:val="00445504"/>
    <w:rsid w:val="00450153"/>
    <w:rsid w:val="004511DA"/>
    <w:rsid w:val="00454912"/>
    <w:rsid w:val="00456E55"/>
    <w:rsid w:val="00460641"/>
    <w:rsid w:val="0046202C"/>
    <w:rsid w:val="00462F23"/>
    <w:rsid w:val="00463276"/>
    <w:rsid w:val="00464060"/>
    <w:rsid w:val="0047210E"/>
    <w:rsid w:val="004730DA"/>
    <w:rsid w:val="00476E1A"/>
    <w:rsid w:val="00482E8C"/>
    <w:rsid w:val="00483BB4"/>
    <w:rsid w:val="00484DDD"/>
    <w:rsid w:val="00486131"/>
    <w:rsid w:val="0049173E"/>
    <w:rsid w:val="0049657B"/>
    <w:rsid w:val="00496AEF"/>
    <w:rsid w:val="004A0B4A"/>
    <w:rsid w:val="004A54F0"/>
    <w:rsid w:val="004A6F3F"/>
    <w:rsid w:val="004B2458"/>
    <w:rsid w:val="004B3BBA"/>
    <w:rsid w:val="004B53C4"/>
    <w:rsid w:val="004B6712"/>
    <w:rsid w:val="004C346F"/>
    <w:rsid w:val="004C4018"/>
    <w:rsid w:val="004C426D"/>
    <w:rsid w:val="004C42EE"/>
    <w:rsid w:val="004C43CA"/>
    <w:rsid w:val="004C63FA"/>
    <w:rsid w:val="004C71FD"/>
    <w:rsid w:val="004C7DEF"/>
    <w:rsid w:val="004D049B"/>
    <w:rsid w:val="004D08D1"/>
    <w:rsid w:val="004D0D09"/>
    <w:rsid w:val="004D18E5"/>
    <w:rsid w:val="004D5278"/>
    <w:rsid w:val="004D7AA2"/>
    <w:rsid w:val="004E3617"/>
    <w:rsid w:val="004E42DB"/>
    <w:rsid w:val="004E6AE3"/>
    <w:rsid w:val="004F1103"/>
    <w:rsid w:val="004F29D9"/>
    <w:rsid w:val="004F2B92"/>
    <w:rsid w:val="004F5735"/>
    <w:rsid w:val="00502CF6"/>
    <w:rsid w:val="005033BF"/>
    <w:rsid w:val="00504497"/>
    <w:rsid w:val="00505540"/>
    <w:rsid w:val="005068C0"/>
    <w:rsid w:val="0051322B"/>
    <w:rsid w:val="00517C53"/>
    <w:rsid w:val="00523D85"/>
    <w:rsid w:val="005249A3"/>
    <w:rsid w:val="00526982"/>
    <w:rsid w:val="00540D96"/>
    <w:rsid w:val="00542D95"/>
    <w:rsid w:val="00543D19"/>
    <w:rsid w:val="0054422A"/>
    <w:rsid w:val="00544311"/>
    <w:rsid w:val="00547085"/>
    <w:rsid w:val="00547FFB"/>
    <w:rsid w:val="005506E9"/>
    <w:rsid w:val="00550C80"/>
    <w:rsid w:val="0055142B"/>
    <w:rsid w:val="005514A3"/>
    <w:rsid w:val="00551D67"/>
    <w:rsid w:val="00551F8D"/>
    <w:rsid w:val="005559F3"/>
    <w:rsid w:val="00557261"/>
    <w:rsid w:val="00557EED"/>
    <w:rsid w:val="00560B58"/>
    <w:rsid w:val="00561D73"/>
    <w:rsid w:val="00562744"/>
    <w:rsid w:val="00564951"/>
    <w:rsid w:val="005649BE"/>
    <w:rsid w:val="005658E5"/>
    <w:rsid w:val="00571A7A"/>
    <w:rsid w:val="00572584"/>
    <w:rsid w:val="00574B23"/>
    <w:rsid w:val="00576C10"/>
    <w:rsid w:val="00580923"/>
    <w:rsid w:val="00580BAC"/>
    <w:rsid w:val="005823DF"/>
    <w:rsid w:val="00582CB0"/>
    <w:rsid w:val="00583179"/>
    <w:rsid w:val="00583E7F"/>
    <w:rsid w:val="0058518C"/>
    <w:rsid w:val="00586705"/>
    <w:rsid w:val="00587C98"/>
    <w:rsid w:val="005A044F"/>
    <w:rsid w:val="005A0891"/>
    <w:rsid w:val="005A5DB9"/>
    <w:rsid w:val="005A787B"/>
    <w:rsid w:val="005B365B"/>
    <w:rsid w:val="005B4ABA"/>
    <w:rsid w:val="005B7FA2"/>
    <w:rsid w:val="005C0457"/>
    <w:rsid w:val="005C276F"/>
    <w:rsid w:val="005C3057"/>
    <w:rsid w:val="005C341C"/>
    <w:rsid w:val="005C4F02"/>
    <w:rsid w:val="005C5D16"/>
    <w:rsid w:val="005C5E0A"/>
    <w:rsid w:val="005C6EB6"/>
    <w:rsid w:val="005D0EB8"/>
    <w:rsid w:val="005D1C29"/>
    <w:rsid w:val="005D36EB"/>
    <w:rsid w:val="005D4E78"/>
    <w:rsid w:val="005D5EA9"/>
    <w:rsid w:val="005E1715"/>
    <w:rsid w:val="005E18D2"/>
    <w:rsid w:val="005E29E1"/>
    <w:rsid w:val="005E74F1"/>
    <w:rsid w:val="005F14E3"/>
    <w:rsid w:val="005F3283"/>
    <w:rsid w:val="005F7AF8"/>
    <w:rsid w:val="00600EE7"/>
    <w:rsid w:val="00602C3C"/>
    <w:rsid w:val="00602F35"/>
    <w:rsid w:val="006040EF"/>
    <w:rsid w:val="00605FF3"/>
    <w:rsid w:val="006104FF"/>
    <w:rsid w:val="0061098E"/>
    <w:rsid w:val="00612BD4"/>
    <w:rsid w:val="0061362A"/>
    <w:rsid w:val="00613B86"/>
    <w:rsid w:val="006154F9"/>
    <w:rsid w:val="0061573A"/>
    <w:rsid w:val="00616C76"/>
    <w:rsid w:val="00616CB0"/>
    <w:rsid w:val="0062323F"/>
    <w:rsid w:val="00623A8D"/>
    <w:rsid w:val="00632708"/>
    <w:rsid w:val="00633FDF"/>
    <w:rsid w:val="006373B1"/>
    <w:rsid w:val="0063764C"/>
    <w:rsid w:val="006464DB"/>
    <w:rsid w:val="006466D5"/>
    <w:rsid w:val="006469DF"/>
    <w:rsid w:val="00655CD2"/>
    <w:rsid w:val="00664AB1"/>
    <w:rsid w:val="006677B8"/>
    <w:rsid w:val="00667F74"/>
    <w:rsid w:val="006744E5"/>
    <w:rsid w:val="006779F1"/>
    <w:rsid w:val="00684FA4"/>
    <w:rsid w:val="00685CB1"/>
    <w:rsid w:val="00686A3C"/>
    <w:rsid w:val="006917CC"/>
    <w:rsid w:val="00692467"/>
    <w:rsid w:val="006945C4"/>
    <w:rsid w:val="006949E4"/>
    <w:rsid w:val="006A37C2"/>
    <w:rsid w:val="006A692C"/>
    <w:rsid w:val="006A7980"/>
    <w:rsid w:val="006B0425"/>
    <w:rsid w:val="006B4897"/>
    <w:rsid w:val="006B71FB"/>
    <w:rsid w:val="006C10D9"/>
    <w:rsid w:val="006C2DE8"/>
    <w:rsid w:val="006C3074"/>
    <w:rsid w:val="006C3E2E"/>
    <w:rsid w:val="006C5F29"/>
    <w:rsid w:val="006C685B"/>
    <w:rsid w:val="006C6F69"/>
    <w:rsid w:val="006C72BB"/>
    <w:rsid w:val="006D0195"/>
    <w:rsid w:val="006D0345"/>
    <w:rsid w:val="006D5369"/>
    <w:rsid w:val="006D7056"/>
    <w:rsid w:val="006E08E9"/>
    <w:rsid w:val="006E214D"/>
    <w:rsid w:val="006E3A2B"/>
    <w:rsid w:val="006E5499"/>
    <w:rsid w:val="006E638B"/>
    <w:rsid w:val="006F0930"/>
    <w:rsid w:val="006F23E4"/>
    <w:rsid w:val="006F2F87"/>
    <w:rsid w:val="006F3148"/>
    <w:rsid w:val="006F4656"/>
    <w:rsid w:val="007034F5"/>
    <w:rsid w:val="007047C8"/>
    <w:rsid w:val="00705C89"/>
    <w:rsid w:val="00707519"/>
    <w:rsid w:val="00707BC9"/>
    <w:rsid w:val="007132FE"/>
    <w:rsid w:val="00713C6C"/>
    <w:rsid w:val="00714185"/>
    <w:rsid w:val="0071649B"/>
    <w:rsid w:val="0071672B"/>
    <w:rsid w:val="00716E6B"/>
    <w:rsid w:val="00717F0F"/>
    <w:rsid w:val="00722117"/>
    <w:rsid w:val="00724FE8"/>
    <w:rsid w:val="00725CC7"/>
    <w:rsid w:val="00730D33"/>
    <w:rsid w:val="00730F9D"/>
    <w:rsid w:val="00731224"/>
    <w:rsid w:val="0073317A"/>
    <w:rsid w:val="00734229"/>
    <w:rsid w:val="007358D5"/>
    <w:rsid w:val="00737634"/>
    <w:rsid w:val="00750688"/>
    <w:rsid w:val="007519BB"/>
    <w:rsid w:val="00754ECB"/>
    <w:rsid w:val="0076106C"/>
    <w:rsid w:val="007624B0"/>
    <w:rsid w:val="007636B9"/>
    <w:rsid w:val="00764588"/>
    <w:rsid w:val="00771125"/>
    <w:rsid w:val="007748ED"/>
    <w:rsid w:val="00781277"/>
    <w:rsid w:val="00782E8A"/>
    <w:rsid w:val="00784709"/>
    <w:rsid w:val="007865B1"/>
    <w:rsid w:val="0078773C"/>
    <w:rsid w:val="0079038F"/>
    <w:rsid w:val="00791E5C"/>
    <w:rsid w:val="007923A8"/>
    <w:rsid w:val="0079351D"/>
    <w:rsid w:val="00795039"/>
    <w:rsid w:val="007A19E9"/>
    <w:rsid w:val="007A2E0D"/>
    <w:rsid w:val="007A4B5F"/>
    <w:rsid w:val="007A4C46"/>
    <w:rsid w:val="007A52C4"/>
    <w:rsid w:val="007A5807"/>
    <w:rsid w:val="007A683C"/>
    <w:rsid w:val="007B1B6F"/>
    <w:rsid w:val="007C0A46"/>
    <w:rsid w:val="007C4086"/>
    <w:rsid w:val="007C507D"/>
    <w:rsid w:val="007C5E7E"/>
    <w:rsid w:val="007C7E3B"/>
    <w:rsid w:val="007D2198"/>
    <w:rsid w:val="007D2760"/>
    <w:rsid w:val="007D296C"/>
    <w:rsid w:val="007D6557"/>
    <w:rsid w:val="007E31AD"/>
    <w:rsid w:val="007E6924"/>
    <w:rsid w:val="00801121"/>
    <w:rsid w:val="0080390B"/>
    <w:rsid w:val="00811678"/>
    <w:rsid w:val="0081218E"/>
    <w:rsid w:val="00812719"/>
    <w:rsid w:val="00813EF7"/>
    <w:rsid w:val="008144B7"/>
    <w:rsid w:val="008149FF"/>
    <w:rsid w:val="0081762B"/>
    <w:rsid w:val="00822D0C"/>
    <w:rsid w:val="00826947"/>
    <w:rsid w:val="00827BE0"/>
    <w:rsid w:val="00831FB7"/>
    <w:rsid w:val="00835CB1"/>
    <w:rsid w:val="00835E31"/>
    <w:rsid w:val="0083706B"/>
    <w:rsid w:val="0084096E"/>
    <w:rsid w:val="00842469"/>
    <w:rsid w:val="00842E2E"/>
    <w:rsid w:val="00845C29"/>
    <w:rsid w:val="00846664"/>
    <w:rsid w:val="00847BDB"/>
    <w:rsid w:val="00850996"/>
    <w:rsid w:val="0085133E"/>
    <w:rsid w:val="00851688"/>
    <w:rsid w:val="00852B31"/>
    <w:rsid w:val="00856E37"/>
    <w:rsid w:val="00857362"/>
    <w:rsid w:val="00860BED"/>
    <w:rsid w:val="0086223E"/>
    <w:rsid w:val="00862CD1"/>
    <w:rsid w:val="00866661"/>
    <w:rsid w:val="008675ED"/>
    <w:rsid w:val="0087110C"/>
    <w:rsid w:val="00873798"/>
    <w:rsid w:val="008741C6"/>
    <w:rsid w:val="00875410"/>
    <w:rsid w:val="00876D61"/>
    <w:rsid w:val="00877617"/>
    <w:rsid w:val="00877630"/>
    <w:rsid w:val="00881D8A"/>
    <w:rsid w:val="008822BB"/>
    <w:rsid w:val="008870AF"/>
    <w:rsid w:val="008943E3"/>
    <w:rsid w:val="00896A35"/>
    <w:rsid w:val="008A2421"/>
    <w:rsid w:val="008A390D"/>
    <w:rsid w:val="008A53FD"/>
    <w:rsid w:val="008B587E"/>
    <w:rsid w:val="008B5D8B"/>
    <w:rsid w:val="008C0C95"/>
    <w:rsid w:val="008C0C9C"/>
    <w:rsid w:val="008C0DD5"/>
    <w:rsid w:val="008C1F71"/>
    <w:rsid w:val="008C2247"/>
    <w:rsid w:val="008C240B"/>
    <w:rsid w:val="008C31C0"/>
    <w:rsid w:val="008C5285"/>
    <w:rsid w:val="008C6443"/>
    <w:rsid w:val="008C6BDD"/>
    <w:rsid w:val="008D10CD"/>
    <w:rsid w:val="008D1560"/>
    <w:rsid w:val="008D2933"/>
    <w:rsid w:val="008D30DB"/>
    <w:rsid w:val="008E0B41"/>
    <w:rsid w:val="008E1BFC"/>
    <w:rsid w:val="008E3835"/>
    <w:rsid w:val="008E7837"/>
    <w:rsid w:val="008F0A49"/>
    <w:rsid w:val="008F2690"/>
    <w:rsid w:val="008F3301"/>
    <w:rsid w:val="008F4383"/>
    <w:rsid w:val="008F54FE"/>
    <w:rsid w:val="008F586A"/>
    <w:rsid w:val="0090113B"/>
    <w:rsid w:val="00901C4A"/>
    <w:rsid w:val="00903CB4"/>
    <w:rsid w:val="009077AB"/>
    <w:rsid w:val="00911F68"/>
    <w:rsid w:val="009132C2"/>
    <w:rsid w:val="00913C25"/>
    <w:rsid w:val="0091754E"/>
    <w:rsid w:val="009210BE"/>
    <w:rsid w:val="00922441"/>
    <w:rsid w:val="009237DD"/>
    <w:rsid w:val="00927FA4"/>
    <w:rsid w:val="00930C7D"/>
    <w:rsid w:val="00933346"/>
    <w:rsid w:val="0093376A"/>
    <w:rsid w:val="00935EFA"/>
    <w:rsid w:val="009365BC"/>
    <w:rsid w:val="00936992"/>
    <w:rsid w:val="00937CFA"/>
    <w:rsid w:val="00940E3C"/>
    <w:rsid w:val="0094117A"/>
    <w:rsid w:val="00942E82"/>
    <w:rsid w:val="00954891"/>
    <w:rsid w:val="00960C85"/>
    <w:rsid w:val="00962D25"/>
    <w:rsid w:val="00963B4B"/>
    <w:rsid w:val="00964B22"/>
    <w:rsid w:val="0096567B"/>
    <w:rsid w:val="009671DC"/>
    <w:rsid w:val="009678F8"/>
    <w:rsid w:val="00973524"/>
    <w:rsid w:val="009736B7"/>
    <w:rsid w:val="009739DE"/>
    <w:rsid w:val="0097457F"/>
    <w:rsid w:val="00974F1D"/>
    <w:rsid w:val="0097539B"/>
    <w:rsid w:val="009754D8"/>
    <w:rsid w:val="00975AD9"/>
    <w:rsid w:val="00975F9D"/>
    <w:rsid w:val="009771B5"/>
    <w:rsid w:val="009827AA"/>
    <w:rsid w:val="00985002"/>
    <w:rsid w:val="00986EB0"/>
    <w:rsid w:val="0099116B"/>
    <w:rsid w:val="00991D98"/>
    <w:rsid w:val="00993A52"/>
    <w:rsid w:val="009953C2"/>
    <w:rsid w:val="00997DB2"/>
    <w:rsid w:val="009A5538"/>
    <w:rsid w:val="009A5FF2"/>
    <w:rsid w:val="009B460A"/>
    <w:rsid w:val="009B4B15"/>
    <w:rsid w:val="009B6685"/>
    <w:rsid w:val="009B6820"/>
    <w:rsid w:val="009B7C3E"/>
    <w:rsid w:val="009B7E47"/>
    <w:rsid w:val="009C19D1"/>
    <w:rsid w:val="009C2ACD"/>
    <w:rsid w:val="009C4AD7"/>
    <w:rsid w:val="009D008C"/>
    <w:rsid w:val="009D1889"/>
    <w:rsid w:val="009D1CDF"/>
    <w:rsid w:val="009D240E"/>
    <w:rsid w:val="009D413E"/>
    <w:rsid w:val="009D6854"/>
    <w:rsid w:val="009D73FF"/>
    <w:rsid w:val="009D74D6"/>
    <w:rsid w:val="009E1DEB"/>
    <w:rsid w:val="009E31C1"/>
    <w:rsid w:val="009F1099"/>
    <w:rsid w:val="009F5CE5"/>
    <w:rsid w:val="009F5F6C"/>
    <w:rsid w:val="00A009A1"/>
    <w:rsid w:val="00A01C57"/>
    <w:rsid w:val="00A01C71"/>
    <w:rsid w:val="00A057AB"/>
    <w:rsid w:val="00A065A3"/>
    <w:rsid w:val="00A105FD"/>
    <w:rsid w:val="00A12980"/>
    <w:rsid w:val="00A1424D"/>
    <w:rsid w:val="00A15F0B"/>
    <w:rsid w:val="00A20851"/>
    <w:rsid w:val="00A223AB"/>
    <w:rsid w:val="00A24056"/>
    <w:rsid w:val="00A252F0"/>
    <w:rsid w:val="00A26153"/>
    <w:rsid w:val="00A33A6A"/>
    <w:rsid w:val="00A3555B"/>
    <w:rsid w:val="00A40637"/>
    <w:rsid w:val="00A44A09"/>
    <w:rsid w:val="00A44FE9"/>
    <w:rsid w:val="00A50169"/>
    <w:rsid w:val="00A513FE"/>
    <w:rsid w:val="00A514BD"/>
    <w:rsid w:val="00A54C9F"/>
    <w:rsid w:val="00A5516E"/>
    <w:rsid w:val="00A57F97"/>
    <w:rsid w:val="00A60C1A"/>
    <w:rsid w:val="00A6450C"/>
    <w:rsid w:val="00A652FC"/>
    <w:rsid w:val="00A67915"/>
    <w:rsid w:val="00A70786"/>
    <w:rsid w:val="00A70E70"/>
    <w:rsid w:val="00A716C8"/>
    <w:rsid w:val="00A74AFA"/>
    <w:rsid w:val="00A76F84"/>
    <w:rsid w:val="00A7749D"/>
    <w:rsid w:val="00A77E8A"/>
    <w:rsid w:val="00A807C1"/>
    <w:rsid w:val="00A827A9"/>
    <w:rsid w:val="00A831E7"/>
    <w:rsid w:val="00A8374B"/>
    <w:rsid w:val="00A8381D"/>
    <w:rsid w:val="00A8412B"/>
    <w:rsid w:val="00A86DAA"/>
    <w:rsid w:val="00A8724D"/>
    <w:rsid w:val="00A956F9"/>
    <w:rsid w:val="00A97F0B"/>
    <w:rsid w:val="00AA02DE"/>
    <w:rsid w:val="00AA1692"/>
    <w:rsid w:val="00AA2159"/>
    <w:rsid w:val="00AA3906"/>
    <w:rsid w:val="00AA3DCB"/>
    <w:rsid w:val="00AA446C"/>
    <w:rsid w:val="00AA7C7E"/>
    <w:rsid w:val="00AB0897"/>
    <w:rsid w:val="00AB58D5"/>
    <w:rsid w:val="00AB7240"/>
    <w:rsid w:val="00AC1C95"/>
    <w:rsid w:val="00AC5FAB"/>
    <w:rsid w:val="00AC6090"/>
    <w:rsid w:val="00AC657E"/>
    <w:rsid w:val="00AC71C7"/>
    <w:rsid w:val="00AD0353"/>
    <w:rsid w:val="00AD0A6A"/>
    <w:rsid w:val="00AD263A"/>
    <w:rsid w:val="00AD29B9"/>
    <w:rsid w:val="00AD4DE7"/>
    <w:rsid w:val="00AE247D"/>
    <w:rsid w:val="00AE32C5"/>
    <w:rsid w:val="00AE3E8D"/>
    <w:rsid w:val="00AE4554"/>
    <w:rsid w:val="00AE5381"/>
    <w:rsid w:val="00AE5A9C"/>
    <w:rsid w:val="00AE6380"/>
    <w:rsid w:val="00AE6C50"/>
    <w:rsid w:val="00AF5656"/>
    <w:rsid w:val="00AF5ABD"/>
    <w:rsid w:val="00B04017"/>
    <w:rsid w:val="00B06B7F"/>
    <w:rsid w:val="00B11522"/>
    <w:rsid w:val="00B11A28"/>
    <w:rsid w:val="00B12375"/>
    <w:rsid w:val="00B17119"/>
    <w:rsid w:val="00B245DC"/>
    <w:rsid w:val="00B25529"/>
    <w:rsid w:val="00B303ED"/>
    <w:rsid w:val="00B32F65"/>
    <w:rsid w:val="00B40100"/>
    <w:rsid w:val="00B42462"/>
    <w:rsid w:val="00B434E4"/>
    <w:rsid w:val="00B438A8"/>
    <w:rsid w:val="00B43BC1"/>
    <w:rsid w:val="00B466E4"/>
    <w:rsid w:val="00B50C62"/>
    <w:rsid w:val="00B529ED"/>
    <w:rsid w:val="00B5462B"/>
    <w:rsid w:val="00B60C4B"/>
    <w:rsid w:val="00B6362B"/>
    <w:rsid w:val="00B6369A"/>
    <w:rsid w:val="00B67420"/>
    <w:rsid w:val="00B67ACF"/>
    <w:rsid w:val="00B7001B"/>
    <w:rsid w:val="00B72974"/>
    <w:rsid w:val="00B750FA"/>
    <w:rsid w:val="00B819B3"/>
    <w:rsid w:val="00B81B0B"/>
    <w:rsid w:val="00B81F14"/>
    <w:rsid w:val="00B82F9B"/>
    <w:rsid w:val="00B8657D"/>
    <w:rsid w:val="00B86F81"/>
    <w:rsid w:val="00B87A4C"/>
    <w:rsid w:val="00B90E46"/>
    <w:rsid w:val="00B93F99"/>
    <w:rsid w:val="00B944C5"/>
    <w:rsid w:val="00B94EDE"/>
    <w:rsid w:val="00B95181"/>
    <w:rsid w:val="00B9602A"/>
    <w:rsid w:val="00BA094B"/>
    <w:rsid w:val="00BA2A7C"/>
    <w:rsid w:val="00BA4F99"/>
    <w:rsid w:val="00BA65B1"/>
    <w:rsid w:val="00BB0494"/>
    <w:rsid w:val="00BB05CD"/>
    <w:rsid w:val="00BB1FF1"/>
    <w:rsid w:val="00BB212A"/>
    <w:rsid w:val="00BB41B6"/>
    <w:rsid w:val="00BB6B7F"/>
    <w:rsid w:val="00BB6BFD"/>
    <w:rsid w:val="00BC0652"/>
    <w:rsid w:val="00BC092A"/>
    <w:rsid w:val="00BC203E"/>
    <w:rsid w:val="00BC47D0"/>
    <w:rsid w:val="00BC5543"/>
    <w:rsid w:val="00BD1EDD"/>
    <w:rsid w:val="00BD577D"/>
    <w:rsid w:val="00BD5D5C"/>
    <w:rsid w:val="00BE0F63"/>
    <w:rsid w:val="00BE2204"/>
    <w:rsid w:val="00BE2862"/>
    <w:rsid w:val="00BE2E6B"/>
    <w:rsid w:val="00BE406A"/>
    <w:rsid w:val="00BE47CF"/>
    <w:rsid w:val="00BE667D"/>
    <w:rsid w:val="00BF0863"/>
    <w:rsid w:val="00BF0B17"/>
    <w:rsid w:val="00BF13FF"/>
    <w:rsid w:val="00BF2D26"/>
    <w:rsid w:val="00BF3CCD"/>
    <w:rsid w:val="00BF4016"/>
    <w:rsid w:val="00BF41FE"/>
    <w:rsid w:val="00BF5310"/>
    <w:rsid w:val="00BF7214"/>
    <w:rsid w:val="00BF7C6D"/>
    <w:rsid w:val="00C12B68"/>
    <w:rsid w:val="00C13603"/>
    <w:rsid w:val="00C15A9F"/>
    <w:rsid w:val="00C16364"/>
    <w:rsid w:val="00C175E8"/>
    <w:rsid w:val="00C202A2"/>
    <w:rsid w:val="00C23837"/>
    <w:rsid w:val="00C251CD"/>
    <w:rsid w:val="00C261D8"/>
    <w:rsid w:val="00C32E5D"/>
    <w:rsid w:val="00C34995"/>
    <w:rsid w:val="00C35043"/>
    <w:rsid w:val="00C456D1"/>
    <w:rsid w:val="00C517E5"/>
    <w:rsid w:val="00C55686"/>
    <w:rsid w:val="00C55E96"/>
    <w:rsid w:val="00C56F75"/>
    <w:rsid w:val="00C57848"/>
    <w:rsid w:val="00C64F76"/>
    <w:rsid w:val="00C67E15"/>
    <w:rsid w:val="00C72F63"/>
    <w:rsid w:val="00C7466F"/>
    <w:rsid w:val="00C8197E"/>
    <w:rsid w:val="00C82E5A"/>
    <w:rsid w:val="00C834D6"/>
    <w:rsid w:val="00C83876"/>
    <w:rsid w:val="00C84C0B"/>
    <w:rsid w:val="00C85042"/>
    <w:rsid w:val="00C868EB"/>
    <w:rsid w:val="00C903F2"/>
    <w:rsid w:val="00C90497"/>
    <w:rsid w:val="00C94EB2"/>
    <w:rsid w:val="00C94FF8"/>
    <w:rsid w:val="00C95D98"/>
    <w:rsid w:val="00C9710E"/>
    <w:rsid w:val="00CA4567"/>
    <w:rsid w:val="00CA72DF"/>
    <w:rsid w:val="00CB2A87"/>
    <w:rsid w:val="00CB4EE2"/>
    <w:rsid w:val="00CC134D"/>
    <w:rsid w:val="00CC1A7E"/>
    <w:rsid w:val="00CC3B1C"/>
    <w:rsid w:val="00CC3B99"/>
    <w:rsid w:val="00CC68F4"/>
    <w:rsid w:val="00CD29DB"/>
    <w:rsid w:val="00CD506E"/>
    <w:rsid w:val="00CD5954"/>
    <w:rsid w:val="00CD7FBB"/>
    <w:rsid w:val="00CE39B1"/>
    <w:rsid w:val="00CF105B"/>
    <w:rsid w:val="00CF2AEA"/>
    <w:rsid w:val="00CF3C05"/>
    <w:rsid w:val="00D0035A"/>
    <w:rsid w:val="00D00F37"/>
    <w:rsid w:val="00D02031"/>
    <w:rsid w:val="00D050E0"/>
    <w:rsid w:val="00D13C55"/>
    <w:rsid w:val="00D15E2E"/>
    <w:rsid w:val="00D17E9B"/>
    <w:rsid w:val="00D2377B"/>
    <w:rsid w:val="00D24D6C"/>
    <w:rsid w:val="00D25F72"/>
    <w:rsid w:val="00D267BC"/>
    <w:rsid w:val="00D26A32"/>
    <w:rsid w:val="00D27C09"/>
    <w:rsid w:val="00D3084B"/>
    <w:rsid w:val="00D30B66"/>
    <w:rsid w:val="00D32367"/>
    <w:rsid w:val="00D32B83"/>
    <w:rsid w:val="00D33E60"/>
    <w:rsid w:val="00D33E9C"/>
    <w:rsid w:val="00D3563C"/>
    <w:rsid w:val="00D370B9"/>
    <w:rsid w:val="00D46D6E"/>
    <w:rsid w:val="00D4709F"/>
    <w:rsid w:val="00D47993"/>
    <w:rsid w:val="00D554A3"/>
    <w:rsid w:val="00D56558"/>
    <w:rsid w:val="00D66A2B"/>
    <w:rsid w:val="00D66DFD"/>
    <w:rsid w:val="00D704B0"/>
    <w:rsid w:val="00D730F4"/>
    <w:rsid w:val="00D73483"/>
    <w:rsid w:val="00D77AD0"/>
    <w:rsid w:val="00D77ED3"/>
    <w:rsid w:val="00D8245E"/>
    <w:rsid w:val="00D82FA1"/>
    <w:rsid w:val="00D8638F"/>
    <w:rsid w:val="00D90587"/>
    <w:rsid w:val="00D91B5D"/>
    <w:rsid w:val="00D91DA4"/>
    <w:rsid w:val="00D961C8"/>
    <w:rsid w:val="00D967F4"/>
    <w:rsid w:val="00DA009F"/>
    <w:rsid w:val="00DA3412"/>
    <w:rsid w:val="00DA385A"/>
    <w:rsid w:val="00DA3E2F"/>
    <w:rsid w:val="00DA73CD"/>
    <w:rsid w:val="00DB2EF1"/>
    <w:rsid w:val="00DB5F18"/>
    <w:rsid w:val="00DB6FC4"/>
    <w:rsid w:val="00DB799C"/>
    <w:rsid w:val="00DC3A99"/>
    <w:rsid w:val="00DC3ECE"/>
    <w:rsid w:val="00DD14C1"/>
    <w:rsid w:val="00DD3F66"/>
    <w:rsid w:val="00DD4B5E"/>
    <w:rsid w:val="00DD507E"/>
    <w:rsid w:val="00DD5283"/>
    <w:rsid w:val="00DE0AA0"/>
    <w:rsid w:val="00DE3F65"/>
    <w:rsid w:val="00DF1071"/>
    <w:rsid w:val="00DF2E19"/>
    <w:rsid w:val="00DF746D"/>
    <w:rsid w:val="00DF7C62"/>
    <w:rsid w:val="00E01E1B"/>
    <w:rsid w:val="00E02005"/>
    <w:rsid w:val="00E04382"/>
    <w:rsid w:val="00E13196"/>
    <w:rsid w:val="00E15D8D"/>
    <w:rsid w:val="00E207CC"/>
    <w:rsid w:val="00E22E88"/>
    <w:rsid w:val="00E242ED"/>
    <w:rsid w:val="00E25DF5"/>
    <w:rsid w:val="00E27A02"/>
    <w:rsid w:val="00E306C4"/>
    <w:rsid w:val="00E355F2"/>
    <w:rsid w:val="00E371C9"/>
    <w:rsid w:val="00E41C18"/>
    <w:rsid w:val="00E43B55"/>
    <w:rsid w:val="00E44E71"/>
    <w:rsid w:val="00E453D5"/>
    <w:rsid w:val="00E4736D"/>
    <w:rsid w:val="00E507F8"/>
    <w:rsid w:val="00E555EE"/>
    <w:rsid w:val="00E55843"/>
    <w:rsid w:val="00E61323"/>
    <w:rsid w:val="00E63378"/>
    <w:rsid w:val="00E65FCD"/>
    <w:rsid w:val="00E66527"/>
    <w:rsid w:val="00E70066"/>
    <w:rsid w:val="00E70E96"/>
    <w:rsid w:val="00E7120D"/>
    <w:rsid w:val="00E73121"/>
    <w:rsid w:val="00E73F7E"/>
    <w:rsid w:val="00E75010"/>
    <w:rsid w:val="00E80A5E"/>
    <w:rsid w:val="00E820D9"/>
    <w:rsid w:val="00E83184"/>
    <w:rsid w:val="00E84271"/>
    <w:rsid w:val="00E843B8"/>
    <w:rsid w:val="00E844B6"/>
    <w:rsid w:val="00E857F0"/>
    <w:rsid w:val="00E8585C"/>
    <w:rsid w:val="00E86997"/>
    <w:rsid w:val="00E86F17"/>
    <w:rsid w:val="00E8727E"/>
    <w:rsid w:val="00E87FED"/>
    <w:rsid w:val="00E92F98"/>
    <w:rsid w:val="00E95DA3"/>
    <w:rsid w:val="00E96670"/>
    <w:rsid w:val="00EA364E"/>
    <w:rsid w:val="00EB61FA"/>
    <w:rsid w:val="00EB770A"/>
    <w:rsid w:val="00EC0563"/>
    <w:rsid w:val="00EC0809"/>
    <w:rsid w:val="00EC180B"/>
    <w:rsid w:val="00EC3101"/>
    <w:rsid w:val="00EC39FE"/>
    <w:rsid w:val="00EC71BD"/>
    <w:rsid w:val="00ED245B"/>
    <w:rsid w:val="00ED4874"/>
    <w:rsid w:val="00EE1084"/>
    <w:rsid w:val="00EE18AA"/>
    <w:rsid w:val="00EE2393"/>
    <w:rsid w:val="00EE46A9"/>
    <w:rsid w:val="00EE5A8F"/>
    <w:rsid w:val="00EE7547"/>
    <w:rsid w:val="00EE7F04"/>
    <w:rsid w:val="00EF1E10"/>
    <w:rsid w:val="00EF548F"/>
    <w:rsid w:val="00EF5722"/>
    <w:rsid w:val="00EF57C1"/>
    <w:rsid w:val="00EF630D"/>
    <w:rsid w:val="00EF789B"/>
    <w:rsid w:val="00F00144"/>
    <w:rsid w:val="00F01288"/>
    <w:rsid w:val="00F015F7"/>
    <w:rsid w:val="00F06858"/>
    <w:rsid w:val="00F07F97"/>
    <w:rsid w:val="00F116C6"/>
    <w:rsid w:val="00F14225"/>
    <w:rsid w:val="00F22143"/>
    <w:rsid w:val="00F22B2D"/>
    <w:rsid w:val="00F2464C"/>
    <w:rsid w:val="00F25524"/>
    <w:rsid w:val="00F26BC9"/>
    <w:rsid w:val="00F26FA9"/>
    <w:rsid w:val="00F337BC"/>
    <w:rsid w:val="00F33819"/>
    <w:rsid w:val="00F369D9"/>
    <w:rsid w:val="00F36F50"/>
    <w:rsid w:val="00F45DA7"/>
    <w:rsid w:val="00F477CD"/>
    <w:rsid w:val="00F50E67"/>
    <w:rsid w:val="00F53631"/>
    <w:rsid w:val="00F558DD"/>
    <w:rsid w:val="00F572D1"/>
    <w:rsid w:val="00F61F37"/>
    <w:rsid w:val="00F627E5"/>
    <w:rsid w:val="00F63BA6"/>
    <w:rsid w:val="00F65469"/>
    <w:rsid w:val="00F6698C"/>
    <w:rsid w:val="00F70EF2"/>
    <w:rsid w:val="00F80309"/>
    <w:rsid w:val="00F80BCE"/>
    <w:rsid w:val="00F8120C"/>
    <w:rsid w:val="00F82AAF"/>
    <w:rsid w:val="00F842BC"/>
    <w:rsid w:val="00F916B4"/>
    <w:rsid w:val="00F91851"/>
    <w:rsid w:val="00F92AA9"/>
    <w:rsid w:val="00F935F2"/>
    <w:rsid w:val="00F93656"/>
    <w:rsid w:val="00FA1012"/>
    <w:rsid w:val="00FA17A1"/>
    <w:rsid w:val="00FA31CC"/>
    <w:rsid w:val="00FA5CF2"/>
    <w:rsid w:val="00FA5EC6"/>
    <w:rsid w:val="00FA6C26"/>
    <w:rsid w:val="00FB186A"/>
    <w:rsid w:val="00FB4F13"/>
    <w:rsid w:val="00FB5BA2"/>
    <w:rsid w:val="00FC0376"/>
    <w:rsid w:val="00FC1270"/>
    <w:rsid w:val="00FC3349"/>
    <w:rsid w:val="00FC3BBD"/>
    <w:rsid w:val="00FC46A4"/>
    <w:rsid w:val="00FC568C"/>
    <w:rsid w:val="00FC5E66"/>
    <w:rsid w:val="00FC5FF1"/>
    <w:rsid w:val="00FC7ABB"/>
    <w:rsid w:val="00FD01CA"/>
    <w:rsid w:val="00FD0460"/>
    <w:rsid w:val="00FD064F"/>
    <w:rsid w:val="00FD0ACB"/>
    <w:rsid w:val="00FD1382"/>
    <w:rsid w:val="00FD2FED"/>
    <w:rsid w:val="00FD31FB"/>
    <w:rsid w:val="00FD33B1"/>
    <w:rsid w:val="00FD5A69"/>
    <w:rsid w:val="00FD6BC2"/>
    <w:rsid w:val="00FD7E32"/>
    <w:rsid w:val="00FE01FA"/>
    <w:rsid w:val="00FE2F06"/>
    <w:rsid w:val="00FE401B"/>
    <w:rsid w:val="00FE4233"/>
    <w:rsid w:val="00FE54F4"/>
    <w:rsid w:val="00FE6B97"/>
    <w:rsid w:val="00FE6F38"/>
    <w:rsid w:val="00FE717C"/>
    <w:rsid w:val="00FF22F3"/>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3327A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3327A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9.png"/><Relationship Id="rId2" Type="http://schemas.openxmlformats.org/officeDocument/2006/relationships/image" Target="media/image8.png"/><Relationship Id="rId1" Type="http://schemas.openxmlformats.org/officeDocument/2006/relationships/image" Target="media/image7.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8573</Words>
  <Characters>117015</Characters>
  <Application>Microsoft Office Word</Application>
  <DocSecurity>0</DocSecurity>
  <Lines>975</Lines>
  <Paragraphs>2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152</cp:revision>
  <cp:lastPrinted>2020-05-31T14:33:00Z</cp:lastPrinted>
  <dcterms:created xsi:type="dcterms:W3CDTF">2020-08-11T06:55:00Z</dcterms:created>
  <dcterms:modified xsi:type="dcterms:W3CDTF">2020-12-29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